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65276C" w14:textId="77777777" w:rsidR="007C09E9" w:rsidRPr="007C09E9" w:rsidRDefault="007C09E9" w:rsidP="007C09E9">
      <w:pPr>
        <w:spacing w:line="480" w:lineRule="auto"/>
      </w:pPr>
      <w:r w:rsidRPr="007C09E9">
        <w:rPr>
          <w:b/>
          <w:bCs/>
          <w:color w:val="000000"/>
          <w:shd w:val="clear" w:color="auto" w:fill="FFFFFF"/>
        </w:rPr>
        <w:t>Background on Topic Modelling</w:t>
      </w:r>
    </w:p>
    <w:p w14:paraId="64A61E31" w14:textId="5483B9F7" w:rsidR="007C09E9" w:rsidRPr="007C09E9" w:rsidRDefault="007C09E9" w:rsidP="007C09E9">
      <w:pPr>
        <w:spacing w:line="480" w:lineRule="auto"/>
        <w:ind w:firstLine="720"/>
      </w:pPr>
      <w:r w:rsidRPr="007C09E9">
        <w:rPr>
          <w:color w:val="000000"/>
          <w:shd w:val="clear" w:color="auto" w:fill="FFFFFF"/>
        </w:rPr>
        <w:t>Topic modelling is a probabilistic approach to identifying clusters of related words within a corpus of documents. Documents can be any textual data (for e.g., U.S. Congressional Record speeches</w:t>
      </w:r>
      <w:r w:rsidR="00522EF0">
        <w:rPr>
          <w:color w:val="000000"/>
          <w:shd w:val="clear" w:color="auto" w:fill="FFFFFF"/>
        </w:rPr>
        <w:fldChar w:fldCharType="begin"/>
      </w:r>
      <w:r w:rsidR="00522EF0">
        <w:rPr>
          <w:color w:val="000000"/>
          <w:shd w:val="clear" w:color="auto" w:fill="FFFFFF"/>
        </w:rPr>
        <w:instrText xml:space="preserve"> ADDIN ZOTERO_ITEM CSL_CITATION {"citationID":"N5ACpNKi","properties":{"formattedCitation":"\\super 1\\nosupersub{}","plainCitation":"1","noteIndex":0},"citationItems":[{"id":2887,"uris":["http://zotero.org/users/5320445/items/DJAXA8CQ"],"uri":["http://zotero.org/users/5320445/items/DJAXA8CQ"],"itemData":{"id":2887,"type":"article-journal","container-title":"American Journal of Political Science","DOI":"10.1111/j.1540-5907.2009.00427.x","ISSN":"00925853, 15405907","issue":"1","language":"en","page":"209-228","source":"DOI.org (Crossref)","title":"How to Analyze Political Attention with Minimal Assumptions and Costs","volume":"54","author":[{"family":"Quinn","given":"Kevin M."},{"family":"Monroe","given":"Burt L."},{"family":"Colaresi","given":"Michael"},{"family":"Crespin","given":"Michael H."},{"family":"Radev","given":"Dragomir R."}],"issued":{"date-parts":[["2010",1]]}}}],"schema":"https://github.com/citation-style-language/schema/raw/master/csl-citation.json"} </w:instrText>
      </w:r>
      <w:r w:rsidR="00522EF0">
        <w:rPr>
          <w:color w:val="000000"/>
          <w:shd w:val="clear" w:color="auto" w:fill="FFFFFF"/>
        </w:rPr>
        <w:fldChar w:fldCharType="separate"/>
      </w:r>
      <w:r w:rsidR="00522EF0" w:rsidRPr="00522EF0">
        <w:rPr>
          <w:color w:val="000000"/>
          <w:vertAlign w:val="superscript"/>
          <w:lang w:val="en-GB"/>
        </w:rPr>
        <w:t>1</w:t>
      </w:r>
      <w:r w:rsidR="00522EF0">
        <w:rPr>
          <w:color w:val="000000"/>
          <w:shd w:val="clear" w:color="auto" w:fill="FFFFFF"/>
        </w:rPr>
        <w:fldChar w:fldCharType="end"/>
      </w:r>
      <w:r w:rsidRPr="007C09E9">
        <w:rPr>
          <w:color w:val="000000"/>
          <w:shd w:val="clear" w:color="auto" w:fill="FFFFFF"/>
        </w:rPr>
        <w:t>; tweets</w:t>
      </w:r>
      <w:r w:rsidR="00522EF0">
        <w:rPr>
          <w:color w:val="000000"/>
          <w:shd w:val="clear" w:color="auto" w:fill="FFFFFF"/>
        </w:rPr>
        <w:fldChar w:fldCharType="begin"/>
      </w:r>
      <w:r w:rsidR="00522EF0">
        <w:rPr>
          <w:color w:val="000000"/>
          <w:shd w:val="clear" w:color="auto" w:fill="FFFFFF"/>
        </w:rPr>
        <w:instrText xml:space="preserve"> ADDIN ZOTERO_ITEM CSL_CITATION {"citationID":"aGln0nPZ","properties":{"formattedCitation":"\\super 2\\nosupersub{}","plainCitation":"2","noteIndex":0},"citationItems":[{"id":2892,"uris":["http://zotero.org/users/5320445/items/LMMY5B6N"],"uri":["http://zotero.org/users/5320445/items/LMMY5B6N"],"itemData":{"id":2892,"type":"article-journal","container-title":"Proceedings of COLING 2012, C12-1093","page":"1519–1534","title":"On-line trend analysis with topic models: #twitter trends detection topic model online","author":[{"family":"Lau","given":"J"},{"family":"Collier","given":"N"},{"family":"Baldwin","given":"T"}],"issued":{"date-parts":[["2012"]]}}}],"schema":"https://github.com/citation-style-language/schema/raw/master/csl-citation.json"} </w:instrText>
      </w:r>
      <w:r w:rsidR="00522EF0">
        <w:rPr>
          <w:color w:val="000000"/>
          <w:shd w:val="clear" w:color="auto" w:fill="FFFFFF"/>
        </w:rPr>
        <w:fldChar w:fldCharType="separate"/>
      </w:r>
      <w:r w:rsidR="00522EF0" w:rsidRPr="00522EF0">
        <w:rPr>
          <w:color w:val="000000"/>
          <w:vertAlign w:val="superscript"/>
          <w:lang w:val="en-GB"/>
        </w:rPr>
        <w:t>2</w:t>
      </w:r>
      <w:r w:rsidR="00522EF0">
        <w:rPr>
          <w:color w:val="000000"/>
          <w:shd w:val="clear" w:color="auto" w:fill="FFFFFF"/>
        </w:rPr>
        <w:fldChar w:fldCharType="end"/>
      </w:r>
      <w:r w:rsidRPr="007C09E9">
        <w:rPr>
          <w:color w:val="000000"/>
          <w:shd w:val="clear" w:color="auto" w:fill="FFFFFF"/>
        </w:rPr>
        <w:t>; and electronic medical records</w:t>
      </w:r>
      <w:r w:rsidR="00522EF0">
        <w:rPr>
          <w:color w:val="000000"/>
          <w:shd w:val="clear" w:color="auto" w:fill="FFFFFF"/>
        </w:rPr>
        <w:fldChar w:fldCharType="begin"/>
      </w:r>
      <w:r w:rsidR="00522EF0">
        <w:rPr>
          <w:color w:val="000000"/>
          <w:shd w:val="clear" w:color="auto" w:fill="FFFFFF"/>
        </w:rPr>
        <w:instrText xml:space="preserve"> ADDIN ZOTERO_ITEM CSL_CITATION {"citationID":"QnJ0PN6b","properties":{"formattedCitation":"\\super 3\\nosupersub{}","plainCitation":"3","noteIndex":0},"citationItems":[{"id":2869,"uris":["http://zotero.org/users/5320445/items/KLRG5QFF"],"uri":["http://zotero.org/users/5320445/items/KLRG5QFF"],"itemData":{"id":2869,"type":"article-journal","container-title":"Translational Psychiatry","DOI":"10.1038/tp.2017.201","ISSN":"2158-3188","issue":"9","journalAbbreviation":"Transl Psychiatry","language":"en","page":"e1238-e1238","source":"DOI.org (Crossref)","title":"Polygenic loading for major depression is associated with specific medical comorbidity","volume":"7","author":[{"family":"McCoy","given":"T H"},{"family":"Castro","given":"V M"},{"family":"Snapper","given":"L"},{"family":"Hart","given":"K"},{"family":"Januzzi","given":"J L"},{"family":"Huffman","given":"J C"},{"family":"Perlis","given":"R H"}],"issued":{"date-parts":[["2017",9]]}}}],"schema":"https://github.com/citation-style-language/schema/raw/master/csl-citation.json"} </w:instrText>
      </w:r>
      <w:r w:rsidR="00522EF0">
        <w:rPr>
          <w:color w:val="000000"/>
          <w:shd w:val="clear" w:color="auto" w:fill="FFFFFF"/>
        </w:rPr>
        <w:fldChar w:fldCharType="separate"/>
      </w:r>
      <w:r w:rsidR="00522EF0" w:rsidRPr="00522EF0">
        <w:rPr>
          <w:color w:val="000000"/>
          <w:vertAlign w:val="superscript"/>
          <w:lang w:val="en-GB"/>
        </w:rPr>
        <w:t>3</w:t>
      </w:r>
      <w:r w:rsidR="00522EF0">
        <w:rPr>
          <w:color w:val="000000"/>
          <w:shd w:val="clear" w:color="auto" w:fill="FFFFFF"/>
        </w:rPr>
        <w:fldChar w:fldCharType="end"/>
      </w:r>
      <w:r w:rsidRPr="007C09E9">
        <w:rPr>
          <w:color w:val="000000"/>
          <w:shd w:val="clear" w:color="auto" w:fill="FFFFFF"/>
        </w:rPr>
        <w:t>) making topic modelling a flexible tool in reducing dimensionality. While there are multiple approaches to topic modelling (see for Barde &amp; Bainwad, 2017, for overview)</w:t>
      </w:r>
      <w:r w:rsidR="00522EF0">
        <w:rPr>
          <w:color w:val="000000"/>
          <w:shd w:val="clear" w:color="auto" w:fill="FFFFFF"/>
        </w:rPr>
        <w:fldChar w:fldCharType="begin"/>
      </w:r>
      <w:r w:rsidR="00522EF0">
        <w:rPr>
          <w:color w:val="000000"/>
          <w:shd w:val="clear" w:color="auto" w:fill="FFFFFF"/>
        </w:rPr>
        <w:instrText xml:space="preserve"> ADDIN ZOTERO_ITEM CSL_CITATION {"citationID":"XAf2v3H3","properties":{"formattedCitation":"\\super 4\\nosupersub{}","plainCitation":"4","noteIndex":0},"citationItems":[{"id":2835,"uris":["http://zotero.org/users/5320445/items/ZBUD3GAE"],"uri":["http://zotero.org/users/5320445/items/ZBUD3GAE"],"itemData":{"id":2835,"type":"paper-conference","container-title":"2017 International Conference on Intelligent Computing and Control Systems (ICICCS)","DOI":"10.1109/ICCONS.2017.8250563","event":"2017 International Conference on Intelligent Computing and Control Systems (ICICCS)","event-place":"Madurai","ISBN":"978-1-5386-2745-7","page":"745-750","publisher":"IEEE","publisher-place":"Madurai","source":"DOI.org (Crossref)","title":"An overview of topic modeling methods and tools","URL":"http://ieeexplore.ieee.org/document/8250563/","author":[{"family":"Barde","given":"Bhagyashree Vyankatrao"},{"family":"Bainwad","given":"Anant Madhavrao"}],"accessed":{"date-parts":[["2021",8,9]]},"issued":{"date-parts":[["2017",6]]}}}],"schema":"https://github.com/citation-style-language/schema/raw/master/csl-citation.json"} </w:instrText>
      </w:r>
      <w:r w:rsidR="00522EF0">
        <w:rPr>
          <w:color w:val="000000"/>
          <w:shd w:val="clear" w:color="auto" w:fill="FFFFFF"/>
        </w:rPr>
        <w:fldChar w:fldCharType="separate"/>
      </w:r>
      <w:r w:rsidR="00522EF0" w:rsidRPr="00522EF0">
        <w:rPr>
          <w:color w:val="000000"/>
          <w:vertAlign w:val="superscript"/>
          <w:lang w:val="en-GB"/>
        </w:rPr>
        <w:t>4</w:t>
      </w:r>
      <w:r w:rsidR="00522EF0">
        <w:rPr>
          <w:color w:val="000000"/>
          <w:shd w:val="clear" w:color="auto" w:fill="FFFFFF"/>
        </w:rPr>
        <w:fldChar w:fldCharType="end"/>
      </w:r>
      <w:r w:rsidRPr="007C09E9">
        <w:rPr>
          <w:color w:val="000000"/>
          <w:shd w:val="clear" w:color="auto" w:fill="FFFFFF"/>
        </w:rPr>
        <w:t>, the approach taken in this paper employs term-frequency inverse-document-frequency indices to discover sets of terms that efficiently identify latent structure (i.e. topics) within a corpus of documents. Topic modelling uses a generative procedure called Latent Dirichlet Allocation (LDA) that iteratively tunes probabilities that candidate topics are associated with terms within the observed data.</w:t>
      </w:r>
      <w:r w:rsidR="006A3D67">
        <w:rPr>
          <w:color w:val="000000"/>
          <w:shd w:val="clear" w:color="auto" w:fill="FFFFFF"/>
        </w:rPr>
        <w:fldChar w:fldCharType="begin"/>
      </w:r>
      <w:r w:rsidR="006A3D67">
        <w:rPr>
          <w:color w:val="000000"/>
          <w:shd w:val="clear" w:color="auto" w:fill="FFFFFF"/>
        </w:rPr>
        <w:instrText xml:space="preserve"> ADDIN ZOTERO_ITEM CSL_CITATION {"citationID":"bq3jjIHG","properties":{"formattedCitation":"\\super 5\\nosupersub{}","plainCitation":"5","noteIndex":0},"citationItems":[{"id":2852,"uris":["http://zotero.org/users/5320445/items/HFT2XAPM"],"uri":["http://zotero.org/users/5320445/items/HFT2XAPM"],"itemData":{"id":2852,"type":"article-journal","container-title":"Proceedings of the National Academy of Sciences","DOI":"10.1073/pnas.0307752101","ISSN":"0027-8424, 1091-6490","issue":"Supplement 1","journalAbbreviation":"Proceedings of the National Academy of Sciences","language":"en","page":"5228-5235","source":"DOI.org (Crossref)","title":"Finding scientific topics","volume":"101","author":[{"family":"Griffiths","given":"T. L."},{"family":"Steyvers","given":"M."}],"issued":{"date-parts":[["2004",4,6]]}}}],"schema":"https://github.com/citation-style-language/schema/raw/master/csl-citation.json"} </w:instrText>
      </w:r>
      <w:r w:rsidR="006A3D67">
        <w:rPr>
          <w:color w:val="000000"/>
          <w:shd w:val="clear" w:color="auto" w:fill="FFFFFF"/>
        </w:rPr>
        <w:fldChar w:fldCharType="separate"/>
      </w:r>
      <w:r w:rsidR="006A3D67" w:rsidRPr="006A3D67">
        <w:rPr>
          <w:color w:val="000000"/>
          <w:vertAlign w:val="superscript"/>
          <w:lang w:val="en-GB"/>
        </w:rPr>
        <w:t>5</w:t>
      </w:r>
      <w:r w:rsidR="006A3D67">
        <w:rPr>
          <w:color w:val="000000"/>
          <w:shd w:val="clear" w:color="auto" w:fill="FFFFFF"/>
        </w:rPr>
        <w:fldChar w:fldCharType="end"/>
      </w:r>
      <w:r w:rsidR="006A3D67" w:rsidRPr="006A3D67">
        <w:rPr>
          <w:color w:val="000000"/>
          <w:shd w:val="clear" w:color="auto" w:fill="FFFFFF"/>
          <w:vertAlign w:val="superscript"/>
        </w:rPr>
        <w:t>,</w:t>
      </w:r>
      <w:r w:rsidR="00522EF0">
        <w:rPr>
          <w:color w:val="000000"/>
          <w:shd w:val="clear" w:color="auto" w:fill="FFFFFF"/>
        </w:rPr>
        <w:fldChar w:fldCharType="begin"/>
      </w:r>
      <w:r w:rsidR="006A3D67">
        <w:rPr>
          <w:color w:val="000000"/>
          <w:shd w:val="clear" w:color="auto" w:fill="FFFFFF"/>
        </w:rPr>
        <w:instrText xml:space="preserve"> ADDIN ZOTERO_ITEM CSL_CITATION {"citationID":"NSc3WCrQ","properties":{"formattedCitation":"\\super 6\\nosupersub{}","plainCitation":"6","noteIndex":0},"citationItems":[{"id":2893,"uris":["http://zotero.org/users/5320445/items/HUXC5MQA"],"uri":["http://zotero.org/users/5320445/items/HUXC5MQA"],"itemData":{"id":2893,"type":"article-journal","container-title":"The Journal of Machine Learning Research","page":"601–608","title":"Latent Dirichlet allocation","volume":"3","author":[{"family":"Blei","given":"David"},{"family":"Ng","given":"Andrew"},{"family":"Jordan","given":"M"}],"issued":{"date-parts":[["2001"]]}}}],"schema":"https://github.com/citation-style-language/schema/raw/master/csl-citation.json"} </w:instrText>
      </w:r>
      <w:r w:rsidR="00522EF0">
        <w:rPr>
          <w:color w:val="000000"/>
          <w:shd w:val="clear" w:color="auto" w:fill="FFFFFF"/>
        </w:rPr>
        <w:fldChar w:fldCharType="separate"/>
      </w:r>
      <w:r w:rsidR="006A3D67" w:rsidRPr="006A3D67">
        <w:rPr>
          <w:color w:val="000000"/>
          <w:vertAlign w:val="superscript"/>
          <w:lang w:val="en-GB"/>
        </w:rPr>
        <w:t>6</w:t>
      </w:r>
      <w:r w:rsidR="00522EF0">
        <w:rPr>
          <w:color w:val="000000"/>
          <w:shd w:val="clear" w:color="auto" w:fill="FFFFFF"/>
        </w:rPr>
        <w:fldChar w:fldCharType="end"/>
      </w:r>
      <w:r w:rsidRPr="007C09E9">
        <w:rPr>
          <w:color w:val="000000"/>
          <w:shd w:val="clear" w:color="auto" w:fill="FFFFFF"/>
        </w:rPr>
        <w:t xml:space="preserve"> Due to this underlying generative procedure topic modelling is particularly well-suited to highly sparse discrete data; a common data format within the epidemiology of psychiatric disorders in which co-morbidity is rife, symptoms are not always indicative, and where it can be difficult to collect data in sufficient quantities due to low population incidence.</w:t>
      </w:r>
    </w:p>
    <w:p w14:paraId="46031FAB" w14:textId="77777777" w:rsidR="006A3D67" w:rsidRPr="006A3D67" w:rsidRDefault="006A3D67" w:rsidP="006A3D67">
      <w:pPr>
        <w:pStyle w:val="Bibliography"/>
        <w:rPr>
          <w:lang w:val="en-GB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A3D67">
        <w:rPr>
          <w:lang w:val="en-GB"/>
        </w:rPr>
        <w:t xml:space="preserve">1 </w:t>
      </w:r>
      <w:r w:rsidRPr="006A3D67">
        <w:rPr>
          <w:lang w:val="en-GB"/>
        </w:rPr>
        <w:tab/>
        <w:t xml:space="preserve">Quinn KM, Monroe BL, Colaresi M, Crespin MH, Radev DR. How to Analyze Political Attention with Minimal Assumptions and Costs. </w:t>
      </w:r>
      <w:r w:rsidRPr="006A3D67">
        <w:rPr>
          <w:i/>
          <w:iCs/>
          <w:lang w:val="en-GB"/>
        </w:rPr>
        <w:t>American Journal of Political Science</w:t>
      </w:r>
      <w:r w:rsidRPr="006A3D67">
        <w:rPr>
          <w:lang w:val="en-GB"/>
        </w:rPr>
        <w:t xml:space="preserve"> 2010; </w:t>
      </w:r>
      <w:r w:rsidRPr="006A3D67">
        <w:rPr>
          <w:b/>
          <w:bCs/>
          <w:lang w:val="en-GB"/>
        </w:rPr>
        <w:t>54</w:t>
      </w:r>
      <w:r w:rsidRPr="006A3D67">
        <w:rPr>
          <w:lang w:val="en-GB"/>
        </w:rPr>
        <w:t>: 209–228.</w:t>
      </w:r>
    </w:p>
    <w:p w14:paraId="00E2B7A5" w14:textId="77777777" w:rsidR="006A3D67" w:rsidRPr="006A3D67" w:rsidRDefault="006A3D67" w:rsidP="006A3D67">
      <w:pPr>
        <w:pStyle w:val="Bibliography"/>
        <w:rPr>
          <w:lang w:val="en-GB"/>
        </w:rPr>
      </w:pPr>
      <w:r w:rsidRPr="006A3D67">
        <w:rPr>
          <w:lang w:val="en-GB"/>
        </w:rPr>
        <w:t xml:space="preserve">2 </w:t>
      </w:r>
      <w:r w:rsidRPr="006A3D67">
        <w:rPr>
          <w:lang w:val="en-GB"/>
        </w:rPr>
        <w:tab/>
        <w:t xml:space="preserve">Lau J, Collier N, Baldwin T. On-line trend analysis with topic models: #twitter trends detection topic model online. </w:t>
      </w:r>
      <w:r w:rsidRPr="006A3D67">
        <w:rPr>
          <w:i/>
          <w:iCs/>
          <w:lang w:val="en-GB"/>
        </w:rPr>
        <w:t>Proceedings of COLING 2012, C12-1093</w:t>
      </w:r>
      <w:r w:rsidRPr="006A3D67">
        <w:rPr>
          <w:lang w:val="en-GB"/>
        </w:rPr>
        <w:t xml:space="preserve"> 2012; : 1519–1534.</w:t>
      </w:r>
    </w:p>
    <w:p w14:paraId="14ABE439" w14:textId="77777777" w:rsidR="006A3D67" w:rsidRPr="006A3D67" w:rsidRDefault="006A3D67" w:rsidP="006A3D67">
      <w:pPr>
        <w:pStyle w:val="Bibliography"/>
        <w:rPr>
          <w:lang w:val="en-GB"/>
        </w:rPr>
      </w:pPr>
      <w:r w:rsidRPr="006A3D67">
        <w:rPr>
          <w:lang w:val="en-GB"/>
        </w:rPr>
        <w:t xml:space="preserve">3 </w:t>
      </w:r>
      <w:r w:rsidRPr="006A3D67">
        <w:rPr>
          <w:lang w:val="en-GB"/>
        </w:rPr>
        <w:tab/>
        <w:t xml:space="preserve">McCoy TH, Castro VM, Snapper L, Hart K, Januzzi JL, Huffman JC </w:t>
      </w:r>
      <w:r w:rsidRPr="006A3D67">
        <w:rPr>
          <w:i/>
          <w:iCs/>
          <w:lang w:val="en-GB"/>
        </w:rPr>
        <w:t>et al.</w:t>
      </w:r>
      <w:r w:rsidRPr="006A3D67">
        <w:rPr>
          <w:lang w:val="en-GB"/>
        </w:rPr>
        <w:t xml:space="preserve"> Polygenic loading for major depression is associated with specific medical comorbidity. </w:t>
      </w:r>
      <w:r w:rsidRPr="006A3D67">
        <w:rPr>
          <w:i/>
          <w:iCs/>
          <w:lang w:val="en-GB"/>
        </w:rPr>
        <w:t>Transl Psychiatry</w:t>
      </w:r>
      <w:r w:rsidRPr="006A3D67">
        <w:rPr>
          <w:lang w:val="en-GB"/>
        </w:rPr>
        <w:t xml:space="preserve"> 2017; </w:t>
      </w:r>
      <w:r w:rsidRPr="006A3D67">
        <w:rPr>
          <w:b/>
          <w:bCs/>
          <w:lang w:val="en-GB"/>
        </w:rPr>
        <w:t>7</w:t>
      </w:r>
      <w:r w:rsidRPr="006A3D67">
        <w:rPr>
          <w:lang w:val="en-GB"/>
        </w:rPr>
        <w:t>: e1238–e1238.</w:t>
      </w:r>
    </w:p>
    <w:p w14:paraId="215F29CA" w14:textId="77777777" w:rsidR="006A3D67" w:rsidRPr="006A3D67" w:rsidRDefault="006A3D67" w:rsidP="006A3D67">
      <w:pPr>
        <w:pStyle w:val="Bibliography"/>
        <w:rPr>
          <w:lang w:val="en-GB"/>
        </w:rPr>
      </w:pPr>
      <w:r w:rsidRPr="006A3D67">
        <w:rPr>
          <w:lang w:val="en-GB"/>
        </w:rPr>
        <w:t xml:space="preserve">4 </w:t>
      </w:r>
      <w:r w:rsidRPr="006A3D67">
        <w:rPr>
          <w:lang w:val="en-GB"/>
        </w:rPr>
        <w:tab/>
        <w:t xml:space="preserve">Barde BV, Bainwad AM. An overview of topic modeling methods and tools. In: </w:t>
      </w:r>
      <w:r w:rsidRPr="006A3D67">
        <w:rPr>
          <w:i/>
          <w:iCs/>
          <w:lang w:val="en-GB"/>
        </w:rPr>
        <w:t>2017 International Conference on Intelligent Computing and Control Systems (ICICCS)</w:t>
      </w:r>
      <w:r w:rsidRPr="006A3D67">
        <w:rPr>
          <w:lang w:val="en-GB"/>
        </w:rPr>
        <w:t>. IEEE: Madurai, 2017, pp 745–750.</w:t>
      </w:r>
    </w:p>
    <w:p w14:paraId="5AD2E982" w14:textId="77777777" w:rsidR="006A3D67" w:rsidRPr="006A3D67" w:rsidRDefault="006A3D67" w:rsidP="006A3D67">
      <w:pPr>
        <w:pStyle w:val="Bibliography"/>
        <w:rPr>
          <w:lang w:val="en-GB"/>
        </w:rPr>
      </w:pPr>
      <w:r w:rsidRPr="006A3D67">
        <w:rPr>
          <w:lang w:val="en-GB"/>
        </w:rPr>
        <w:t xml:space="preserve">5 </w:t>
      </w:r>
      <w:r w:rsidRPr="006A3D67">
        <w:rPr>
          <w:lang w:val="en-GB"/>
        </w:rPr>
        <w:tab/>
        <w:t xml:space="preserve">Griffiths TL, Steyvers M. Finding scientific topics. </w:t>
      </w:r>
      <w:r w:rsidRPr="006A3D67">
        <w:rPr>
          <w:i/>
          <w:iCs/>
          <w:lang w:val="en-GB"/>
        </w:rPr>
        <w:t>Proceedings of the National Academy of Sciences</w:t>
      </w:r>
      <w:r w:rsidRPr="006A3D67">
        <w:rPr>
          <w:lang w:val="en-GB"/>
        </w:rPr>
        <w:t xml:space="preserve"> 2004; </w:t>
      </w:r>
      <w:r w:rsidRPr="006A3D67">
        <w:rPr>
          <w:b/>
          <w:bCs/>
          <w:lang w:val="en-GB"/>
        </w:rPr>
        <w:t>101</w:t>
      </w:r>
      <w:r w:rsidRPr="006A3D67">
        <w:rPr>
          <w:lang w:val="en-GB"/>
        </w:rPr>
        <w:t>: 5228–5235.</w:t>
      </w:r>
    </w:p>
    <w:p w14:paraId="68550E7B" w14:textId="77777777" w:rsidR="006A3D67" w:rsidRPr="006A3D67" w:rsidRDefault="006A3D67" w:rsidP="006A3D67">
      <w:pPr>
        <w:pStyle w:val="Bibliography"/>
        <w:rPr>
          <w:lang w:val="en-GB"/>
        </w:rPr>
      </w:pPr>
      <w:r w:rsidRPr="006A3D67">
        <w:rPr>
          <w:lang w:val="en-GB"/>
        </w:rPr>
        <w:t xml:space="preserve">6 </w:t>
      </w:r>
      <w:r w:rsidRPr="006A3D67">
        <w:rPr>
          <w:lang w:val="en-GB"/>
        </w:rPr>
        <w:tab/>
        <w:t xml:space="preserve">Blei D, Ng A, Jordan M. Latent Dirichlet allocation. </w:t>
      </w:r>
      <w:r w:rsidRPr="006A3D67">
        <w:rPr>
          <w:i/>
          <w:iCs/>
          <w:lang w:val="en-GB"/>
        </w:rPr>
        <w:t>The Journal of Machine Learning Research</w:t>
      </w:r>
      <w:r w:rsidRPr="006A3D67">
        <w:rPr>
          <w:lang w:val="en-GB"/>
        </w:rPr>
        <w:t xml:space="preserve"> 2001; </w:t>
      </w:r>
      <w:r w:rsidRPr="006A3D67">
        <w:rPr>
          <w:b/>
          <w:bCs/>
          <w:lang w:val="en-GB"/>
        </w:rPr>
        <w:t>3</w:t>
      </w:r>
      <w:r w:rsidRPr="006A3D67">
        <w:rPr>
          <w:lang w:val="en-GB"/>
        </w:rPr>
        <w:t>: 601–608.</w:t>
      </w:r>
    </w:p>
    <w:p w14:paraId="57C0C882" w14:textId="3EC2AD43" w:rsidR="007C09E9" w:rsidRPr="006A3D67" w:rsidRDefault="006A3D67">
      <w:r>
        <w:lastRenderedPageBreak/>
        <w:fldChar w:fldCharType="end"/>
      </w:r>
    </w:p>
    <w:p w14:paraId="11A6B25D" w14:textId="57BFF19C" w:rsidR="00046A35" w:rsidRDefault="00477A37" w:rsidP="00B32515">
      <w:pPr>
        <w:pStyle w:val="BodyText"/>
        <w:spacing w:line="501" w:lineRule="auto"/>
        <w:ind w:left="119" w:right="36" w:hanging="29"/>
      </w:pPr>
      <w:r>
        <w:rPr>
          <w:b/>
        </w:rPr>
        <w:t xml:space="preserve">Supplementary </w:t>
      </w:r>
      <w:r w:rsidR="00046A35">
        <w:rPr>
          <w:b/>
        </w:rPr>
        <w:t xml:space="preserve">Figure 1. </w:t>
      </w:r>
      <w:r w:rsidR="00046A35" w:rsidRPr="00046A35">
        <w:t>Pseudo-EMRs constructed in preparation for topic modelling by latent Dirichlet allocation</w:t>
      </w:r>
    </w:p>
    <w:p w14:paraId="194530C2" w14:textId="6684189D" w:rsidR="00B32515" w:rsidRDefault="00B32515" w:rsidP="00B32515">
      <w:pPr>
        <w:pStyle w:val="BodyText"/>
        <w:spacing w:line="501" w:lineRule="auto"/>
        <w:ind w:left="119" w:right="36"/>
      </w:pPr>
      <w:r w:rsidRPr="00046A35">
        <w:rPr>
          <w:noProof/>
          <w:color w:val="000000"/>
          <w:bdr w:val="none" w:sz="0" w:space="0" w:color="auto" w:frame="1"/>
          <w:shd w:val="clear" w:color="auto" w:fill="FFFFFF"/>
        </w:rPr>
        <w:drawing>
          <wp:anchor distT="0" distB="0" distL="114300" distR="114300" simplePos="0" relativeHeight="251658240" behindDoc="1" locked="0" layoutInCell="1" allowOverlap="1" wp14:anchorId="2A5061BE" wp14:editId="1402FA46">
            <wp:simplePos x="0" y="0"/>
            <wp:positionH relativeFrom="column">
              <wp:posOffset>-88265</wp:posOffset>
            </wp:positionH>
            <wp:positionV relativeFrom="paragraph">
              <wp:posOffset>635635</wp:posOffset>
            </wp:positionV>
            <wp:extent cx="5727065" cy="2296795"/>
            <wp:effectExtent l="0" t="0" r="635" b="1905"/>
            <wp:wrapNone/>
            <wp:docPr id="1" name="Picture 1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, let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065" cy="2296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46A35">
        <w:t>Numbers 1-6 indicate unique subjects with ID masked. Observed psychiatric and sociodemographic features have been transformed into a pseudo-EMR for each subject.</w:t>
      </w:r>
    </w:p>
    <w:p w14:paraId="61551CF8" w14:textId="77777777" w:rsidR="00B32515" w:rsidRDefault="00B32515" w:rsidP="00B32515">
      <w:pPr>
        <w:pStyle w:val="BodyText"/>
        <w:spacing w:line="501" w:lineRule="auto"/>
        <w:ind w:left="119" w:right="36" w:hanging="29"/>
      </w:pPr>
    </w:p>
    <w:p w14:paraId="271EA887" w14:textId="250B4206" w:rsidR="00046A35" w:rsidRPr="00046A35" w:rsidRDefault="00046A35" w:rsidP="00046A35">
      <w:r w:rsidRPr="00046A35">
        <w:rPr>
          <w:color w:val="000000"/>
          <w:bdr w:val="none" w:sz="0" w:space="0" w:color="auto" w:frame="1"/>
          <w:shd w:val="clear" w:color="auto" w:fill="FFFFFF"/>
        </w:rPr>
        <w:fldChar w:fldCharType="begin"/>
      </w:r>
      <w:r w:rsidRPr="00046A35">
        <w:rPr>
          <w:color w:val="000000"/>
          <w:bdr w:val="none" w:sz="0" w:space="0" w:color="auto" w:frame="1"/>
          <w:shd w:val="clear" w:color="auto" w:fill="FFFFFF"/>
        </w:rPr>
        <w:instrText xml:space="preserve"> INCLUDEPICTURE "https://lh6.googleusercontent.com/nmT5tJmdUAk_DOLJu_nY3E25ZNPbKB7CYMUmPP-tGvZ35kNXDv2IdNXEAQCT1vUMHUgp_TBe-Kyt4nNbEVIHiRtBIkJ-T6_CpAxKZahzxPBj98JEstHKaGSVooM-BeetU_oZeiZQ" \* MERGEFORMATINET </w:instrText>
      </w:r>
      <w:r w:rsidRPr="00046A35">
        <w:rPr>
          <w:color w:val="000000"/>
          <w:bdr w:val="none" w:sz="0" w:space="0" w:color="auto" w:frame="1"/>
          <w:shd w:val="clear" w:color="auto" w:fill="FFFFFF"/>
        </w:rPr>
        <w:fldChar w:fldCharType="end"/>
      </w:r>
    </w:p>
    <w:p w14:paraId="515D945E" w14:textId="77777777" w:rsidR="00046A35" w:rsidRDefault="00046A35" w:rsidP="00046A35">
      <w:pPr>
        <w:pStyle w:val="BodyText"/>
        <w:spacing w:line="501" w:lineRule="auto"/>
        <w:ind w:left="119" w:right="36" w:firstLine="561"/>
        <w:rPr>
          <w:i/>
          <w:iCs/>
        </w:rPr>
      </w:pPr>
    </w:p>
    <w:p w14:paraId="73F243D6" w14:textId="77777777" w:rsidR="00046A35" w:rsidRDefault="00046A35" w:rsidP="00046A35">
      <w:pPr>
        <w:pStyle w:val="BodyText"/>
        <w:spacing w:line="501" w:lineRule="auto"/>
        <w:ind w:left="119" w:right="36" w:firstLine="561"/>
        <w:rPr>
          <w:i/>
          <w:iCs/>
        </w:rPr>
      </w:pPr>
    </w:p>
    <w:p w14:paraId="0A70D85C" w14:textId="77777777" w:rsidR="00046A35" w:rsidRDefault="00046A35" w:rsidP="00046A35">
      <w:pPr>
        <w:pStyle w:val="BodyText"/>
        <w:spacing w:line="501" w:lineRule="auto"/>
        <w:ind w:left="119" w:right="36" w:firstLine="561"/>
        <w:rPr>
          <w:i/>
          <w:iCs/>
        </w:rPr>
      </w:pPr>
    </w:p>
    <w:p w14:paraId="0D927E5C" w14:textId="77777777" w:rsidR="00046A35" w:rsidRDefault="00046A35" w:rsidP="00046A35">
      <w:pPr>
        <w:pStyle w:val="BodyText"/>
        <w:spacing w:line="501" w:lineRule="auto"/>
        <w:ind w:left="119" w:right="36" w:firstLine="561"/>
        <w:rPr>
          <w:i/>
          <w:iCs/>
        </w:rPr>
      </w:pPr>
    </w:p>
    <w:p w14:paraId="3127BB69" w14:textId="77777777" w:rsidR="00046A35" w:rsidRDefault="00046A35" w:rsidP="00046A35">
      <w:pPr>
        <w:pStyle w:val="BodyText"/>
        <w:spacing w:line="501" w:lineRule="auto"/>
        <w:ind w:left="119" w:right="36" w:firstLine="561"/>
        <w:rPr>
          <w:i/>
          <w:iCs/>
        </w:rPr>
      </w:pPr>
    </w:p>
    <w:p w14:paraId="2563A42D" w14:textId="77777777" w:rsidR="00046A35" w:rsidRDefault="00046A35" w:rsidP="00046A35">
      <w:pPr>
        <w:pStyle w:val="BodyText"/>
        <w:spacing w:line="501" w:lineRule="auto"/>
        <w:ind w:left="119" w:right="36" w:firstLine="561"/>
        <w:rPr>
          <w:i/>
          <w:iCs/>
        </w:rPr>
      </w:pPr>
    </w:p>
    <w:p w14:paraId="2696D9D3" w14:textId="77777777" w:rsidR="00082F12" w:rsidRDefault="00082F12">
      <w:pPr>
        <w:rPr>
          <w:lang w:val="en-US" w:eastAsia="en-US" w:bidi="en-US"/>
        </w:rPr>
      </w:pPr>
      <w:r>
        <w:br w:type="page"/>
      </w:r>
    </w:p>
    <w:p w14:paraId="288525B2" w14:textId="62C632C5" w:rsidR="000D6552" w:rsidRDefault="00477A37" w:rsidP="000D6552">
      <w:pPr>
        <w:pStyle w:val="NormalWeb"/>
        <w:spacing w:before="0" w:beforeAutospacing="0" w:after="0" w:afterAutospacing="0" w:line="480" w:lineRule="auto"/>
        <w:rPr>
          <w:color w:val="000000"/>
          <w:shd w:val="clear" w:color="auto" w:fill="FFFFFF"/>
        </w:rPr>
      </w:pPr>
      <w:r>
        <w:rPr>
          <w:b/>
        </w:rPr>
        <w:lastRenderedPageBreak/>
        <w:t xml:space="preserve">Supplementary </w:t>
      </w:r>
      <w:r w:rsidR="000D6552">
        <w:rPr>
          <w:b/>
        </w:rPr>
        <w:t xml:space="preserve">Figure 2. </w:t>
      </w:r>
      <w:r w:rsidR="000D6552">
        <w:t>E</w:t>
      </w:r>
      <w:r w:rsidR="000D6552" w:rsidRPr="000D6552">
        <w:rPr>
          <w:color w:val="000000"/>
          <w:shd w:val="clear" w:color="auto" w:fill="FFFFFF"/>
        </w:rPr>
        <w:t>valuation of various model diagnostics in relation to selecting the optimal number of topics to model given the observed data</w:t>
      </w:r>
    </w:p>
    <w:p w14:paraId="1ABF8FDF" w14:textId="77777777" w:rsidR="00B32515" w:rsidRDefault="00B32515" w:rsidP="00B32515">
      <w:pPr>
        <w:pStyle w:val="NormalWeb"/>
        <w:spacing w:before="0" w:beforeAutospacing="0" w:after="0" w:afterAutospacing="0" w:line="480" w:lineRule="auto"/>
      </w:pPr>
      <w:r>
        <w:rPr>
          <w:color w:val="000000"/>
          <w:shd w:val="clear" w:color="auto" w:fill="FFFFFF"/>
        </w:rPr>
        <w:t>Top left: Held-out likelihood indicates perplexity (higher is better). Top right: Lower bound indicates model convergence (higher is better). Bottom left: Residuals indicate model saturation (lower is better). Bottom right: Semantic coherence indicates co-occurrence of probable terms per topic (higher is better).</w:t>
      </w:r>
    </w:p>
    <w:p w14:paraId="77A1F1A0" w14:textId="77777777" w:rsidR="00B32515" w:rsidRPr="000D6552" w:rsidRDefault="00B32515" w:rsidP="000D6552">
      <w:pPr>
        <w:pStyle w:val="NormalWeb"/>
        <w:spacing w:before="0" w:beforeAutospacing="0" w:after="0" w:afterAutospacing="0" w:line="480" w:lineRule="auto"/>
      </w:pPr>
    </w:p>
    <w:p w14:paraId="1703E560" w14:textId="6B52D298" w:rsidR="000D6552" w:rsidRDefault="000D6552" w:rsidP="000D6552">
      <w:pPr>
        <w:pStyle w:val="NormalWeb"/>
        <w:spacing w:before="0" w:beforeAutospacing="0" w:after="0" w:afterAutospacing="0" w:line="480" w:lineRule="auto"/>
      </w:pPr>
      <w:r>
        <w:rPr>
          <w:color w:val="000000"/>
          <w:bdr w:val="none" w:sz="0" w:space="0" w:color="auto" w:frame="1"/>
          <w:shd w:val="clear" w:color="auto" w:fill="FFFFFF"/>
        </w:rPr>
        <w:fldChar w:fldCharType="begin"/>
      </w:r>
      <w:r>
        <w:rPr>
          <w:color w:val="000000"/>
          <w:bdr w:val="none" w:sz="0" w:space="0" w:color="auto" w:frame="1"/>
          <w:shd w:val="clear" w:color="auto" w:fill="FFFFFF"/>
        </w:rPr>
        <w:instrText xml:space="preserve"> INCLUDEPICTURE "https://lh6.googleusercontent.com/_hpOl4nUo8zb_PvhrrtjKtLuy_r_T3vHfU_nN_ReedVDNE59cbK6wfKDzqCIq0jQ4fygs9niMQMdcK--_4oufH0o1a4vFKC3BVjmBZDQWaZAzod5RTKfcKnz5sWUC8QY8nkXUJMt" \* MERGEFORMATINET </w:instrText>
      </w:r>
      <w:r>
        <w:rPr>
          <w:color w:val="000000"/>
          <w:bdr w:val="none" w:sz="0" w:space="0" w:color="auto" w:frame="1"/>
          <w:shd w:val="clear" w:color="auto" w:fill="FFFFFF"/>
        </w:rPr>
        <w:fldChar w:fldCharType="separate"/>
      </w:r>
      <w:r>
        <w:rPr>
          <w:noProof/>
          <w:color w:val="000000"/>
          <w:bdr w:val="none" w:sz="0" w:space="0" w:color="auto" w:frame="1"/>
          <w:shd w:val="clear" w:color="auto" w:fill="FFFFFF"/>
        </w:rPr>
        <w:drawing>
          <wp:inline distT="0" distB="0" distL="0" distR="0" wp14:anchorId="254D7B6F" wp14:editId="2CB65E77">
            <wp:extent cx="5727700" cy="3538220"/>
            <wp:effectExtent l="0" t="0" r="0" b="5080"/>
            <wp:docPr id="4" name="Picture 4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line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3538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color w:val="000000"/>
          <w:bdr w:val="none" w:sz="0" w:space="0" w:color="auto" w:frame="1"/>
          <w:shd w:val="clear" w:color="auto" w:fill="FFFFFF"/>
        </w:rPr>
        <w:fldChar w:fldCharType="end"/>
      </w:r>
    </w:p>
    <w:p w14:paraId="455B049E" w14:textId="77777777" w:rsidR="000D6552" w:rsidRDefault="000D6552" w:rsidP="000D6552"/>
    <w:p w14:paraId="18AD559F" w14:textId="77777777" w:rsidR="005F0754" w:rsidRPr="000D6552" w:rsidRDefault="005F0754" w:rsidP="00082F12">
      <w:pPr>
        <w:pStyle w:val="BodyText"/>
        <w:spacing w:line="501" w:lineRule="auto"/>
        <w:ind w:right="36"/>
        <w:rPr>
          <w:lang w:val="en-AU"/>
        </w:rPr>
      </w:pPr>
    </w:p>
    <w:p w14:paraId="37830410" w14:textId="0DE908C7" w:rsidR="005C35F6" w:rsidRPr="005C35F6" w:rsidRDefault="007C09E9" w:rsidP="005C35F6">
      <w:pPr>
        <w:spacing w:line="480" w:lineRule="auto"/>
        <w:rPr>
          <w:i/>
          <w:iCs/>
          <w:lang w:val="en-US" w:eastAsia="en-US" w:bidi="en-US"/>
        </w:rPr>
      </w:pPr>
      <w:r>
        <w:rPr>
          <w:i/>
          <w:iCs/>
        </w:rPr>
        <w:br w:type="page"/>
      </w:r>
      <w:r w:rsidR="005C35F6">
        <w:rPr>
          <w:b/>
        </w:rPr>
        <w:lastRenderedPageBreak/>
        <w:t xml:space="preserve">Supplementary Table 1. </w:t>
      </w:r>
      <w:r w:rsidR="005C35F6" w:rsidRPr="00A31E97">
        <w:t xml:space="preserve">Descriptive Table of Counts and Percentages for </w:t>
      </w:r>
      <w:r w:rsidR="005C35F6">
        <w:t>Clinical</w:t>
      </w:r>
      <w:r w:rsidR="005C35F6" w:rsidRPr="00A31E97">
        <w:t xml:space="preserve"> Features included in Topic Modeling</w:t>
      </w:r>
    </w:p>
    <w:tbl>
      <w:tblPr>
        <w:tblW w:w="4073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372"/>
        <w:gridCol w:w="851"/>
        <w:gridCol w:w="850"/>
      </w:tblGrid>
      <w:tr w:rsidR="005C35F6" w14:paraId="57D4BA0C" w14:textId="77777777" w:rsidTr="005F74E3">
        <w:trPr>
          <w:trHeight w:val="415"/>
        </w:trPr>
        <w:tc>
          <w:tcPr>
            <w:tcW w:w="237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83FAF3B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Clinical label</w:t>
            </w:r>
          </w:p>
        </w:tc>
        <w:tc>
          <w:tcPr>
            <w:tcW w:w="85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E3246F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i/>
                <w:iCs/>
                <w:color w:val="000000"/>
                <w:shd w:val="clear" w:color="auto" w:fill="FFFFFF"/>
              </w:rPr>
              <w:t>n</w:t>
            </w:r>
          </w:p>
        </w:tc>
        <w:tc>
          <w:tcPr>
            <w:tcW w:w="85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9D97E7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%</w:t>
            </w:r>
          </w:p>
        </w:tc>
      </w:tr>
      <w:tr w:rsidR="005C35F6" w14:paraId="72BF4761" w14:textId="77777777" w:rsidTr="005F74E3">
        <w:trPr>
          <w:trHeight w:val="415"/>
        </w:trPr>
        <w:tc>
          <w:tcPr>
            <w:tcW w:w="2372" w:type="dxa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6F24803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high-tactile</w:t>
            </w:r>
          </w:p>
        </w:tc>
        <w:tc>
          <w:tcPr>
            <w:tcW w:w="851" w:type="dxa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7C152E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50</w:t>
            </w:r>
          </w:p>
        </w:tc>
        <w:tc>
          <w:tcPr>
            <w:tcW w:w="850" w:type="dxa"/>
            <w:tcBorders>
              <w:top w:val="single" w:sz="6" w:space="0" w:color="000000"/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E969AD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3.6</w:t>
            </w:r>
          </w:p>
        </w:tc>
      </w:tr>
      <w:tr w:rsidR="005C35F6" w14:paraId="0F24C776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F223845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low-acoustic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ED5756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46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E069F9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3.1</w:t>
            </w:r>
          </w:p>
        </w:tc>
      </w:tr>
      <w:tr w:rsidR="005C35F6" w14:paraId="60AB0F05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104B37E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handed-right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C66900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27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5B08A0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0.4</w:t>
            </w:r>
          </w:p>
        </w:tc>
      </w:tr>
      <w:tr w:rsidR="005C35F6" w14:paraId="0676C8B1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D6C17AC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sensory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6D4E7B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0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0C952B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6.7</w:t>
            </w:r>
          </w:p>
        </w:tc>
      </w:tr>
      <w:tr w:rsidR="005C35F6" w14:paraId="71B55AE1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5FDE719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tereotypie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89777C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9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5DB1B5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5.2</w:t>
            </w:r>
          </w:p>
        </w:tc>
      </w:tr>
      <w:tr w:rsidR="005C35F6" w14:paraId="05DBCB5E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56C6E6F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low-pain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BD58C8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5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A7D596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9.5</w:t>
            </w:r>
          </w:p>
        </w:tc>
      </w:tr>
      <w:tr w:rsidR="005C35F6" w14:paraId="74C784B7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C158DCB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low-visua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1ED8AE0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5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0F57CF4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9.5</w:t>
            </w:r>
          </w:p>
        </w:tc>
      </w:tr>
      <w:tr w:rsidR="005C35F6" w14:paraId="38175E60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53B45C9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hearing-behavioura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DF0F9A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3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0A72A8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6.7</w:t>
            </w:r>
          </w:p>
        </w:tc>
      </w:tr>
      <w:tr w:rsidR="005C35F6" w14:paraId="636E2C0D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38C60D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et-preference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B6BFB6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2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897D25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6.0</w:t>
            </w:r>
          </w:p>
        </w:tc>
      </w:tr>
      <w:tr w:rsidR="005C35F6" w14:paraId="4BE9F69D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49CC8A4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ymptoms-oc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DC9EDD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9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6B6BFD4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2.3</w:t>
            </w:r>
          </w:p>
        </w:tc>
      </w:tr>
      <w:tr w:rsidR="005C35F6" w14:paraId="0FC0BE25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9A6D3A1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ymptoms-od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011A53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7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FFC5E7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8.9</w:t>
            </w:r>
          </w:p>
        </w:tc>
      </w:tr>
      <w:tr w:rsidR="005C35F6" w14:paraId="04C761B0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04B4CDB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ymptoms-sleep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3D06F5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73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E4C00C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8.6</w:t>
            </w:r>
          </w:p>
        </w:tc>
      </w:tr>
      <w:tr w:rsidR="005C35F6" w14:paraId="775EF387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FFB4CAA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current-alcoho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6B90AA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3DA439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8.0</w:t>
            </w:r>
          </w:p>
        </w:tc>
      </w:tr>
      <w:tr w:rsidR="005C35F6" w14:paraId="0B951FD7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0B18ACA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past-tobacco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6262DE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1BB5AC0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8.0</w:t>
            </w:r>
          </w:p>
        </w:tc>
      </w:tr>
      <w:tr w:rsidR="005C35F6" w14:paraId="4EEDEA06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2F33566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past-alcoho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754870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0CCE15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7.9</w:t>
            </w:r>
          </w:p>
        </w:tc>
      </w:tr>
      <w:tr w:rsidR="005C35F6" w14:paraId="78319764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837C818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current-drug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F03EC7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493E12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7.9</w:t>
            </w:r>
          </w:p>
        </w:tc>
      </w:tr>
      <w:tr w:rsidR="005C35F6" w14:paraId="18859B1D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189CBB2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past-drug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E58229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633B3CD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7.9</w:t>
            </w:r>
          </w:p>
        </w:tc>
      </w:tr>
      <w:tr w:rsidR="005C35F6" w14:paraId="5729D9DE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89C60A1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current-tobacco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233EA1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7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CA73F0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7.8</w:t>
            </w:r>
          </w:p>
        </w:tc>
      </w:tr>
      <w:tr w:rsidR="005C35F6" w14:paraId="4D756922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B9800D2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ymptoms-adh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1647D1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4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71EA38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7.3</w:t>
            </w:r>
          </w:p>
        </w:tc>
      </w:tr>
      <w:tr w:rsidR="005C35F6" w14:paraId="55F0F60C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C4F226E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elay-bladder-noct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2E8B11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3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3DDFAF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7.2</w:t>
            </w:r>
          </w:p>
        </w:tc>
      </w:tr>
      <w:tr w:rsidR="005C35F6" w14:paraId="57E55D42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81C05ED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elay-sit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61C073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42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C4E036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4.2</w:t>
            </w:r>
          </w:p>
        </w:tc>
      </w:tr>
      <w:tr w:rsidR="005C35F6" w14:paraId="7FBD1C05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5379AE6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et-picky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13E2EF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2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99B8EA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1.8</w:t>
            </w:r>
          </w:p>
        </w:tc>
      </w:tr>
      <w:tr w:rsidR="005C35F6" w14:paraId="1E482CD6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4E8ED38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lastRenderedPageBreak/>
              <w:t>abnorm-gastro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6E14B7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13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C1A0BE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0.1</w:t>
            </w:r>
          </w:p>
        </w:tc>
      </w:tr>
      <w:tr w:rsidR="005C35F6" w14:paraId="6D70A3BD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1ECC7E3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llergie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3BD278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0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AA16A1D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8.3</w:t>
            </w:r>
          </w:p>
        </w:tc>
      </w:tr>
      <w:tr w:rsidR="005C35F6" w14:paraId="4E6F6D28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5467543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coordination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B0D388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9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53E347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8.0</w:t>
            </w:r>
          </w:p>
        </w:tc>
      </w:tr>
      <w:tr w:rsidR="005C35F6" w14:paraId="0EEDEDAF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3BB6CA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ymptoms-anxiety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8440354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8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440A45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.7</w:t>
            </w:r>
          </w:p>
        </w:tc>
      </w:tr>
      <w:tr w:rsidR="005C35F6" w14:paraId="0DF13D32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8C41602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leep-insomnia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58D36D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87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57E00C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.4</w:t>
            </w:r>
          </w:p>
        </w:tc>
      </w:tr>
      <w:tr w:rsidR="005C35F6" w14:paraId="3CB21EB4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AC56BA5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hearing-assessment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2BF99E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8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B7FB0E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.2</w:t>
            </w:r>
          </w:p>
        </w:tc>
      </w:tr>
      <w:tr w:rsidR="005C35F6" w14:paraId="3B260DD3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850C43D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et-carbohydrate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D850F1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72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4A077F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4.3</w:t>
            </w:r>
          </w:p>
        </w:tc>
      </w:tr>
      <w:tr w:rsidR="005C35F6" w14:paraId="04AF2246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DED371D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et-textur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06816BF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6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43D749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3.8</w:t>
            </w:r>
          </w:p>
        </w:tc>
      </w:tr>
      <w:tr w:rsidR="005C35F6" w14:paraId="0B42C7FA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DC2813D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leep-interrupte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9E4E8A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64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DBD892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3.2</w:t>
            </w:r>
          </w:p>
        </w:tc>
      </w:tr>
      <w:tr w:rsidR="005C35F6" w14:paraId="0CDD075C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BFE8782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skin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EA136D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6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9C244F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2.8</w:t>
            </w:r>
          </w:p>
        </w:tc>
      </w:tr>
      <w:tr w:rsidR="005C35F6" w14:paraId="3DE364F4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670146A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elay-phrase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4CBDEA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52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C28A23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1.5</w:t>
            </w:r>
          </w:p>
        </w:tc>
      </w:tr>
      <w:tr w:rsidR="005C35F6" w14:paraId="0716EBA3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7A4CA2B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elay-bowel-diem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7ECB22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4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E7C716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0.5</w:t>
            </w:r>
          </w:p>
        </w:tc>
      </w:tr>
      <w:tr w:rsidR="005C35F6" w14:paraId="0F492281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55A8BAF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elay-bladder-diem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DAD664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4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039AA5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9.9</w:t>
            </w:r>
          </w:p>
        </w:tc>
      </w:tr>
      <w:tr w:rsidR="005C35F6" w14:paraId="231059A0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3BD603F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test-karyotyp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321F8E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34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956693F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9.0</w:t>
            </w:r>
          </w:p>
        </w:tc>
      </w:tr>
      <w:tr w:rsidR="005C35F6" w14:paraId="7E9B2DC4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54B0A65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elay-bowel-noct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ADA922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34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E264E6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9.0</w:t>
            </w:r>
          </w:p>
        </w:tc>
      </w:tr>
      <w:tr w:rsidR="005C35F6" w14:paraId="2AE40169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237C2AC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test-other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0340DB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3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7FFC98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8.5</w:t>
            </w:r>
          </w:p>
        </w:tc>
      </w:tr>
      <w:tr w:rsidR="005C35F6" w14:paraId="651A40AE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816F53C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gait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3CABB5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27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381C974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8.0</w:t>
            </w:r>
          </w:p>
        </w:tc>
      </w:tr>
      <w:tr w:rsidR="005C35F6" w14:paraId="4544FB24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B302F60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past-diet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296396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2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82457B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7.1</w:t>
            </w:r>
          </w:p>
        </w:tc>
      </w:tr>
      <w:tr w:rsidR="005C35F6" w14:paraId="4530EA17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26365C1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agnosis-adh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A435024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1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366434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6.3</w:t>
            </w:r>
          </w:p>
        </w:tc>
      </w:tr>
      <w:tr w:rsidR="005C35F6" w14:paraId="50B967CF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0915DA2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test-metabolic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3C1CB3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03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C9D119D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4.6</w:t>
            </w:r>
          </w:p>
        </w:tc>
      </w:tr>
      <w:tr w:rsidR="005C35F6" w14:paraId="34BDC2FF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3D05DBE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elay-walk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BA9314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02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4D4DA0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4.4</w:t>
            </w:r>
          </w:p>
        </w:tc>
      </w:tr>
      <w:tr w:rsidR="005C35F6" w14:paraId="2565FFA7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EEE72CC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et-pica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CB6E4D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0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F76A35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4.1</w:t>
            </w:r>
          </w:p>
        </w:tc>
      </w:tr>
      <w:tr w:rsidR="005C35F6" w14:paraId="40B0419A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50D6D7A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elay-word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F2DC9E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AA82C1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2.7</w:t>
            </w:r>
          </w:p>
        </w:tc>
      </w:tr>
      <w:tr w:rsidR="005C35F6" w14:paraId="6541550B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4D1833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hearing-baer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4A3BFC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8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90022BD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2.6</w:t>
            </w:r>
          </w:p>
        </w:tc>
      </w:tr>
      <w:tr w:rsidR="005C35F6" w14:paraId="21455DAA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6688388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gluten-fre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28AA78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8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C4A164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2.0</w:t>
            </w:r>
          </w:p>
        </w:tc>
      </w:tr>
      <w:tr w:rsidR="005C35F6" w14:paraId="58BEC83A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D26FB40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ymptoms-depression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B81C4CD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84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C67E4B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1.9</w:t>
            </w:r>
          </w:p>
        </w:tc>
      </w:tr>
      <w:tr w:rsidR="005C35F6" w14:paraId="4B9F6915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A14414C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lastRenderedPageBreak/>
              <w:t>asthma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619CD7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8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6ECF5D4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1.5</w:t>
            </w:r>
          </w:p>
        </w:tc>
      </w:tr>
      <w:tr w:rsidR="005C35F6" w14:paraId="1A8FF2C2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D8F24C5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et-salt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78260C0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8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FC66EA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1.5</w:t>
            </w:r>
          </w:p>
        </w:tc>
      </w:tr>
      <w:tr w:rsidR="005C35F6" w14:paraId="332DE6F1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F60BA25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et-sugar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CD1E3B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7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B1A1894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1.2</w:t>
            </w:r>
          </w:p>
        </w:tc>
      </w:tr>
      <w:tr w:rsidR="005C35F6" w14:paraId="317EDCF8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3018B1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ear-p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D41952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7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8048C1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0.6</w:t>
            </w:r>
          </w:p>
        </w:tc>
      </w:tr>
      <w:tr w:rsidR="005C35F6" w14:paraId="02C676EC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AEFD9AD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vision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E7EBBE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73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EFB891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0.3</w:t>
            </w:r>
          </w:p>
        </w:tc>
      </w:tr>
      <w:tr w:rsidR="005C35F6" w14:paraId="1FD2BA0E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2CCE71F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movement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9CB4A4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6ECA71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.8</w:t>
            </w:r>
          </w:p>
        </w:tc>
      </w:tr>
      <w:tr w:rsidR="005C35F6" w14:paraId="0B999F5E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238745D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casein-fre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AD5065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9617A3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.8</w:t>
            </w:r>
          </w:p>
        </w:tc>
      </w:tr>
      <w:tr w:rsidR="005C35F6" w14:paraId="17970A1F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F838C6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teeth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4AE0830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37CD8D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.6</w:t>
            </w:r>
          </w:p>
        </w:tc>
      </w:tr>
      <w:tr w:rsidR="005C35F6" w14:paraId="1A3D5FF8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86BF74B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ymptoms-bp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0FABC4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E15ED4D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.2</w:t>
            </w:r>
          </w:p>
        </w:tc>
      </w:tr>
      <w:tr w:rsidR="005C35F6" w14:paraId="0E1BA6A4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F97668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respiratory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E45186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3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BC70BC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8.9</w:t>
            </w:r>
          </w:p>
        </w:tc>
      </w:tr>
      <w:tr w:rsidR="005C35F6" w14:paraId="5E533950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5D490C8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growth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6C3332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98D571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8.3</w:t>
            </w:r>
          </w:p>
        </w:tc>
      </w:tr>
      <w:tr w:rsidR="005C35F6" w14:paraId="0CE238F1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9CAAD18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eizures-other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F5F554D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7582DC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8.2</w:t>
            </w:r>
          </w:p>
        </w:tc>
      </w:tr>
      <w:tr w:rsidR="005C35F6" w14:paraId="72A67D7D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DAF27D4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past-hospita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397C54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078501F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7.8</w:t>
            </w:r>
          </w:p>
        </w:tc>
      </w:tr>
      <w:tr w:rsidR="005C35F6" w14:paraId="76C62EF8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8292881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elay-rol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E03E60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4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69D976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7.6</w:t>
            </w:r>
          </w:p>
        </w:tc>
      </w:tr>
      <w:tr w:rsidR="005C35F6" w14:paraId="4C0D2E3D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C04D728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airy-fre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0BEE52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6692DC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.8</w:t>
            </w:r>
          </w:p>
        </w:tc>
      </w:tr>
      <w:tr w:rsidR="005C35F6" w14:paraId="7F2A5F2C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0B3ADEE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ear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824602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6895FB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.4</w:t>
            </w:r>
          </w:p>
        </w:tc>
      </w:tr>
      <w:tr w:rsidR="005C35F6" w14:paraId="69D10E6A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7921DD0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agnosis-od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B8E6DB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4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2148F7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6.2</w:t>
            </w:r>
          </w:p>
        </w:tc>
      </w:tr>
      <w:tr w:rsidR="005C35F6" w14:paraId="1F0F5966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422E336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infant-irritabl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9734BE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2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733F37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.9</w:t>
            </w:r>
          </w:p>
        </w:tc>
      </w:tr>
      <w:tr w:rsidR="005C35F6" w14:paraId="3FDE50D3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AE550A2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leep-terror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A5321A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2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23E01F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.9</w:t>
            </w:r>
          </w:p>
        </w:tc>
      </w:tr>
      <w:tr w:rsidR="005C35F6" w14:paraId="2A2CBA7D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ECF7E4D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genita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92D2D0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5257CAD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.8</w:t>
            </w:r>
          </w:p>
        </w:tc>
      </w:tr>
      <w:tr w:rsidR="005C35F6" w14:paraId="68C16433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0FB0563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infant-floppy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90A4E6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B6DA78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.7</w:t>
            </w:r>
          </w:p>
        </w:tc>
      </w:tr>
      <w:tr w:rsidR="005C35F6" w14:paraId="17F9D46A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E2DD729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ey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FA4298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7DA97A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.7</w:t>
            </w:r>
          </w:p>
        </w:tc>
      </w:tr>
      <w:tr w:rsidR="005C35F6" w14:paraId="3888AC32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656B70E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joint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7B9780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13EFD50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.5</w:t>
            </w:r>
          </w:p>
        </w:tc>
      </w:tr>
      <w:tr w:rsidR="005C35F6" w14:paraId="165768FC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E42D49A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hearing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4E2FB0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2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2C40DEF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.5</w:t>
            </w:r>
          </w:p>
        </w:tc>
      </w:tr>
      <w:tr w:rsidR="005C35F6" w14:paraId="17A1CDB0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2635940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bon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863AD9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3073C52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.4</w:t>
            </w:r>
          </w:p>
        </w:tc>
      </w:tr>
      <w:tr w:rsidR="005C35F6" w14:paraId="34F59DFC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55C9FBF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leep-fidgeting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D692ED0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735C5E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.2</w:t>
            </w:r>
          </w:p>
        </w:tc>
      </w:tr>
      <w:tr w:rsidR="005C35F6" w14:paraId="1EA8AE44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DBAA470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lastRenderedPageBreak/>
              <w:t>diagnosis-anxiety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C43390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9EE867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.1</w:t>
            </w:r>
          </w:p>
        </w:tc>
      </w:tr>
      <w:tr w:rsidR="005C35F6" w14:paraId="4080D087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8321AEE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agnosis-oc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53FE71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F9133E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4.0</w:t>
            </w:r>
          </w:p>
        </w:tc>
      </w:tr>
      <w:tr w:rsidR="005C35F6" w14:paraId="1FBD466A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8CC99F2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craniofacia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C3A96A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6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EB2784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.7</w:t>
            </w:r>
          </w:p>
        </w:tc>
      </w:tr>
      <w:tr w:rsidR="005C35F6" w14:paraId="34437394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B43057C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heart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53629A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9E7FF8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.5</w:t>
            </w:r>
          </w:p>
        </w:tc>
      </w:tr>
      <w:tr w:rsidR="005C35F6" w14:paraId="1BE3C78B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AB5C6D1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eizures-febril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A98EF6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4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8262EF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.4</w:t>
            </w:r>
          </w:p>
        </w:tc>
      </w:tr>
      <w:tr w:rsidR="005C35F6" w14:paraId="47BDB531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C6AD9DE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agnosis-sleep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A34E03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1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98B155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.0</w:t>
            </w:r>
          </w:p>
        </w:tc>
      </w:tr>
      <w:tr w:rsidR="005C35F6" w14:paraId="33914F21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3DD00CD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agnosis-depression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07496CE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3CA50F9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.8</w:t>
            </w:r>
          </w:p>
        </w:tc>
      </w:tr>
      <w:tr w:rsidR="005C35F6" w14:paraId="6DCFAB87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895636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rena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6134C0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6D58415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.7</w:t>
            </w:r>
          </w:p>
        </w:tc>
      </w:tr>
      <w:tr w:rsidR="005C35F6" w14:paraId="12CCD164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2F43CDF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infant-stiff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ED0275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6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281A613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.3</w:t>
            </w:r>
          </w:p>
        </w:tc>
      </w:tr>
      <w:tr w:rsidR="005C35F6" w14:paraId="5EAAAA9C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6899C6E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abnorm-cerebral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842FD27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3CF6AF2A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.1</w:t>
            </w:r>
          </w:p>
        </w:tc>
      </w:tr>
      <w:tr w:rsidR="005C35F6" w14:paraId="584F3BB1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4600008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infant-lethargic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1EE1930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648F79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.4</w:t>
            </w:r>
          </w:p>
        </w:tc>
      </w:tr>
      <w:tr w:rsidR="005C35F6" w14:paraId="5DA13EC9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2B1CBFD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seizures-intractable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9EBAF2F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0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1AC64B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.4</w:t>
            </w:r>
          </w:p>
        </w:tc>
      </w:tr>
      <w:tr w:rsidR="005C35F6" w14:paraId="26DFE897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DF29198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endocrine-growth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DC82F44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3C9FC4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.3</w:t>
            </w:r>
          </w:p>
        </w:tc>
      </w:tr>
      <w:tr w:rsidR="005C35F6" w14:paraId="51E7B860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6EAB6B4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endocrine-sex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5700D0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6B0A64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.3</w:t>
            </w:r>
          </w:p>
        </w:tc>
      </w:tr>
      <w:tr w:rsidR="005C35F6" w14:paraId="0F478621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19918C3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diagnosis-bm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957BB2C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9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25B441A8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.3</w:t>
            </w:r>
          </w:p>
        </w:tc>
      </w:tr>
      <w:tr w:rsidR="005C35F6" w14:paraId="78B1D343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5F1470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endocrine-thyroid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43EA35F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8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20E467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1.1</w:t>
            </w:r>
          </w:p>
        </w:tc>
      </w:tr>
      <w:tr w:rsidR="005C35F6" w14:paraId="6C449A5D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902AC99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test-imaging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6A452B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5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905BD8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0.7</w:t>
            </w:r>
          </w:p>
        </w:tc>
      </w:tr>
      <w:tr w:rsidR="005C35F6" w14:paraId="35DD3765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EE2D62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endocrine-diabetes</w:t>
            </w:r>
          </w:p>
        </w:tc>
        <w:tc>
          <w:tcPr>
            <w:tcW w:w="851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7F3E4D16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3</w:t>
            </w:r>
          </w:p>
        </w:tc>
        <w:tc>
          <w:tcPr>
            <w:tcW w:w="850" w:type="dxa"/>
            <w:tcBorders>
              <w:left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14204AAB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0.4</w:t>
            </w:r>
          </w:p>
        </w:tc>
      </w:tr>
      <w:tr w:rsidR="005C35F6" w14:paraId="1131E778" w14:textId="77777777" w:rsidTr="005F74E3">
        <w:trPr>
          <w:trHeight w:val="415"/>
        </w:trPr>
        <w:tc>
          <w:tcPr>
            <w:tcW w:w="2372" w:type="dxa"/>
            <w:tcBorders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02A2FD27" w14:textId="77777777" w:rsidR="005C35F6" w:rsidRDefault="005C35F6" w:rsidP="005F74E3">
            <w:pPr>
              <w:pStyle w:val="NormalWeb"/>
              <w:spacing w:before="0" w:beforeAutospacing="0" w:after="0" w:afterAutospacing="0"/>
            </w:pPr>
            <w:r>
              <w:rPr>
                <w:color w:val="000000"/>
                <w:shd w:val="clear" w:color="auto" w:fill="FFFFFF"/>
              </w:rPr>
              <w:t>egg-free</w:t>
            </w:r>
          </w:p>
        </w:tc>
        <w:tc>
          <w:tcPr>
            <w:tcW w:w="851" w:type="dxa"/>
            <w:tcBorders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41D68461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2</w:t>
            </w:r>
          </w:p>
        </w:tc>
        <w:tc>
          <w:tcPr>
            <w:tcW w:w="850" w:type="dxa"/>
            <w:tcBorders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20" w:type="dxa"/>
              <w:left w:w="20" w:type="dxa"/>
              <w:bottom w:w="100" w:type="dxa"/>
              <w:right w:w="20" w:type="dxa"/>
            </w:tcMar>
            <w:vAlign w:val="center"/>
            <w:hideMark/>
          </w:tcPr>
          <w:p w14:paraId="5DA15475" w14:textId="77777777" w:rsidR="005C35F6" w:rsidRDefault="005C35F6" w:rsidP="005F74E3">
            <w:pPr>
              <w:pStyle w:val="NormalWeb"/>
              <w:spacing w:before="0" w:beforeAutospacing="0" w:after="0" w:afterAutospacing="0"/>
              <w:jc w:val="center"/>
            </w:pPr>
            <w:r>
              <w:rPr>
                <w:color w:val="000000"/>
                <w:shd w:val="clear" w:color="auto" w:fill="FFFFFF"/>
              </w:rPr>
              <w:t>0.3</w:t>
            </w:r>
          </w:p>
        </w:tc>
      </w:tr>
    </w:tbl>
    <w:p w14:paraId="4289ADB3" w14:textId="77777777" w:rsidR="005C35F6" w:rsidRDefault="005C35F6" w:rsidP="005C35F6">
      <w:pPr>
        <w:spacing w:before="120" w:line="480" w:lineRule="auto"/>
      </w:pPr>
      <w:r>
        <w:rPr>
          <w:i/>
          <w:iCs/>
          <w:color w:val="000000"/>
          <w:shd w:val="clear" w:color="auto" w:fill="FFFFFF"/>
        </w:rPr>
        <w:t xml:space="preserve">Note. </w:t>
      </w:r>
      <w:r>
        <w:rPr>
          <w:color w:val="000000"/>
          <w:shd w:val="clear" w:color="auto" w:fill="FFFFFF"/>
        </w:rPr>
        <w:t>Each count represents the presence of the token psychiatric feature for a single subject.</w:t>
      </w:r>
    </w:p>
    <w:p w14:paraId="27D87D17" w14:textId="34D3AC3A" w:rsidR="00047D91" w:rsidRDefault="0098040C" w:rsidP="005C35F6">
      <w:r>
        <w:rPr>
          <w:b/>
        </w:rPr>
        <w:br w:type="page"/>
      </w:r>
    </w:p>
    <w:p w14:paraId="2CF2CCC5" w14:textId="00ECB53B" w:rsidR="00047D91" w:rsidRPr="00727964" w:rsidRDefault="00047D91" w:rsidP="00727964">
      <w:pPr>
        <w:rPr>
          <w:lang w:val="en-US" w:eastAsia="en-US" w:bidi="en-US"/>
        </w:rPr>
        <w:sectPr w:rsidR="00047D91" w:rsidRPr="00727964" w:rsidSect="00B402D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831CCBE" w14:textId="1E4BF5FA" w:rsidR="00046A35" w:rsidRDefault="00D32609" w:rsidP="00D32609">
      <w:pPr>
        <w:pStyle w:val="BodyText"/>
        <w:spacing w:line="501" w:lineRule="auto"/>
        <w:ind w:right="36"/>
      </w:pPr>
      <w:r>
        <w:rPr>
          <w:b/>
        </w:rPr>
        <w:lastRenderedPageBreak/>
        <w:t xml:space="preserve">Supplementary </w:t>
      </w:r>
      <w:r w:rsidR="000840BD">
        <w:rPr>
          <w:b/>
        </w:rPr>
        <w:t xml:space="preserve">Table </w:t>
      </w:r>
      <w:r w:rsidR="00514B2E">
        <w:rPr>
          <w:b/>
        </w:rPr>
        <w:t>2</w:t>
      </w:r>
      <w:r w:rsidR="000840BD">
        <w:rPr>
          <w:b/>
        </w:rPr>
        <w:t xml:space="preserve">. </w:t>
      </w:r>
      <w:r w:rsidR="000840BD">
        <w:t>A</w:t>
      </w:r>
      <w:r w:rsidR="000840BD" w:rsidRPr="000840BD">
        <w:t>ssociation between all topics and polygenic risk score (PRS) tranches of autism spectrum disorder (ASD). Seven tranches of SNPs (1×10</w:t>
      </w:r>
      <w:r w:rsidR="000840BD" w:rsidRPr="000F7904">
        <w:rPr>
          <w:vertAlign w:val="superscript"/>
        </w:rPr>
        <w:t>−2</w:t>
      </w:r>
      <w:r w:rsidR="000840BD" w:rsidRPr="000840BD">
        <w:t>, 1×10</w:t>
      </w:r>
      <w:r w:rsidR="000840BD" w:rsidRPr="000F7904">
        <w:rPr>
          <w:vertAlign w:val="superscript"/>
        </w:rPr>
        <w:t>−3</w:t>
      </w:r>
      <w:r w:rsidR="000840BD" w:rsidRPr="000840BD">
        <w:t>, 1×10</w:t>
      </w:r>
      <w:r w:rsidR="000840BD" w:rsidRPr="000F7904">
        <w:rPr>
          <w:vertAlign w:val="superscript"/>
        </w:rPr>
        <w:t>−4</w:t>
      </w:r>
      <w:r w:rsidR="000840BD" w:rsidRPr="000840BD">
        <w:t>, 1×10</w:t>
      </w:r>
      <w:r w:rsidR="000840BD" w:rsidRPr="000F7904">
        <w:rPr>
          <w:vertAlign w:val="superscript"/>
        </w:rPr>
        <w:t>−5</w:t>
      </w:r>
      <w:r w:rsidR="000840BD" w:rsidRPr="000840BD">
        <w:t>, 1×10</w:t>
      </w:r>
      <w:r w:rsidR="000840BD" w:rsidRPr="000F7904">
        <w:rPr>
          <w:vertAlign w:val="superscript"/>
        </w:rPr>
        <w:t>−6</w:t>
      </w:r>
      <w:r w:rsidR="000840BD" w:rsidRPr="000840BD">
        <w:t>, 1×10</w:t>
      </w:r>
      <w:r w:rsidR="000840BD" w:rsidRPr="000F7904">
        <w:rPr>
          <w:vertAlign w:val="superscript"/>
        </w:rPr>
        <w:t>−7</w:t>
      </w:r>
      <w:r w:rsidR="000840BD" w:rsidRPr="000840BD">
        <w:t xml:space="preserve">, </w:t>
      </w:r>
      <w:bookmarkStart w:id="0" w:name="_GoBack"/>
      <w:r w:rsidR="000840BD" w:rsidRPr="000840BD">
        <w:t>5×10</w:t>
      </w:r>
      <w:r w:rsidR="000840BD" w:rsidRPr="000F7904">
        <w:rPr>
          <w:vertAlign w:val="superscript"/>
        </w:rPr>
        <w:t>−8</w:t>
      </w:r>
      <w:bookmarkEnd w:id="0"/>
      <w:r w:rsidR="000840BD" w:rsidRPr="000840BD">
        <w:t>) are labelled as S2–S8.</w:t>
      </w:r>
    </w:p>
    <w:tbl>
      <w:tblPr>
        <w:tblpPr w:leftFromText="180" w:rightFromText="180" w:vertAnchor="page" w:horzAnchor="margin" w:tblpY="2697"/>
        <w:tblW w:w="14454" w:type="dxa"/>
        <w:tblLook w:val="04A0" w:firstRow="1" w:lastRow="0" w:firstColumn="1" w:lastColumn="0" w:noHBand="0" w:noVBand="1"/>
      </w:tblPr>
      <w:tblGrid>
        <w:gridCol w:w="1229"/>
        <w:gridCol w:w="1127"/>
        <w:gridCol w:w="1026"/>
        <w:gridCol w:w="1079"/>
        <w:gridCol w:w="1140"/>
        <w:gridCol w:w="1140"/>
        <w:gridCol w:w="1079"/>
        <w:gridCol w:w="1140"/>
        <w:gridCol w:w="1140"/>
        <w:gridCol w:w="1079"/>
        <w:gridCol w:w="1140"/>
        <w:gridCol w:w="1140"/>
        <w:gridCol w:w="995"/>
      </w:tblGrid>
      <w:tr w:rsidR="000840BD" w14:paraId="615781DE" w14:textId="77777777" w:rsidTr="00514B2E">
        <w:trPr>
          <w:trHeight w:val="711"/>
        </w:trPr>
        <w:tc>
          <w:tcPr>
            <w:tcW w:w="122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AC36799" w14:textId="77777777" w:rsidR="000840BD" w:rsidRPr="00727964" w:rsidRDefault="000840BD" w:rsidP="00462DB5">
            <w:pPr>
              <w:jc w:val="center"/>
              <w:rPr>
                <w:b/>
                <w:bCs/>
                <w:color w:val="000000"/>
              </w:rPr>
            </w:pPr>
            <w:r w:rsidRPr="00727964">
              <w:rPr>
                <w:b/>
                <w:bCs/>
                <w:color w:val="000000"/>
              </w:rPr>
              <w:t>Trait</w:t>
            </w:r>
          </w:p>
        </w:tc>
        <w:tc>
          <w:tcPr>
            <w:tcW w:w="13225" w:type="dxa"/>
            <w:gridSpan w:val="1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6A1293" w14:textId="77777777" w:rsidR="000840BD" w:rsidRPr="00727964" w:rsidRDefault="000840BD" w:rsidP="00462DB5">
            <w:pPr>
              <w:jc w:val="center"/>
              <w:rPr>
                <w:b/>
                <w:bCs/>
                <w:color w:val="000000"/>
              </w:rPr>
            </w:pPr>
            <w:r w:rsidRPr="00727964">
              <w:rPr>
                <w:b/>
                <w:bCs/>
                <w:color w:val="000000"/>
              </w:rPr>
              <w:t>ASD PRS Trenches</w:t>
            </w:r>
          </w:p>
        </w:tc>
      </w:tr>
      <w:tr w:rsidR="00462DB5" w14:paraId="097BE03A" w14:textId="77777777" w:rsidTr="00514B2E">
        <w:trPr>
          <w:trHeight w:val="270"/>
        </w:trPr>
        <w:tc>
          <w:tcPr>
            <w:tcW w:w="12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751E1423" w14:textId="77777777" w:rsidR="000840BD" w:rsidRPr="00727964" w:rsidRDefault="000840BD" w:rsidP="00462DB5">
            <w:pPr>
              <w:jc w:val="center"/>
              <w:rPr>
                <w:b/>
                <w:bCs/>
                <w:color w:val="000000"/>
              </w:rPr>
            </w:pPr>
          </w:p>
        </w:tc>
        <w:tc>
          <w:tcPr>
            <w:tcW w:w="3232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F77189" w14:textId="77777777" w:rsidR="000840BD" w:rsidRPr="00727964" w:rsidRDefault="000840BD" w:rsidP="00462DB5">
            <w:pPr>
              <w:jc w:val="center"/>
              <w:rPr>
                <w:b/>
                <w:bCs/>
                <w:color w:val="000000"/>
              </w:rPr>
            </w:pPr>
            <w:r w:rsidRPr="00727964">
              <w:rPr>
                <w:b/>
                <w:bCs/>
                <w:color w:val="000000"/>
              </w:rPr>
              <w:t>S2</w:t>
            </w:r>
          </w:p>
        </w:tc>
        <w:tc>
          <w:tcPr>
            <w:tcW w:w="3359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CB611F" w14:textId="77777777" w:rsidR="000840BD" w:rsidRPr="00727964" w:rsidRDefault="000840BD" w:rsidP="00462DB5">
            <w:pPr>
              <w:jc w:val="center"/>
              <w:rPr>
                <w:b/>
                <w:bCs/>
                <w:color w:val="000000"/>
              </w:rPr>
            </w:pPr>
            <w:r w:rsidRPr="00727964">
              <w:rPr>
                <w:b/>
                <w:bCs/>
                <w:color w:val="000000"/>
              </w:rPr>
              <w:t>S3</w:t>
            </w:r>
          </w:p>
        </w:tc>
        <w:tc>
          <w:tcPr>
            <w:tcW w:w="3359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9BF9F" w14:textId="77777777" w:rsidR="000840BD" w:rsidRPr="00727964" w:rsidRDefault="000840BD" w:rsidP="00462DB5">
            <w:pPr>
              <w:jc w:val="center"/>
              <w:rPr>
                <w:b/>
                <w:bCs/>
                <w:color w:val="000000"/>
              </w:rPr>
            </w:pPr>
            <w:r w:rsidRPr="00727964">
              <w:rPr>
                <w:b/>
                <w:bCs/>
                <w:color w:val="000000"/>
              </w:rPr>
              <w:t>S4</w:t>
            </w:r>
          </w:p>
        </w:tc>
        <w:tc>
          <w:tcPr>
            <w:tcW w:w="3275" w:type="dxa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91D0A" w14:textId="77777777" w:rsidR="000840BD" w:rsidRPr="00727964" w:rsidRDefault="000840BD" w:rsidP="00462DB5">
            <w:pPr>
              <w:jc w:val="center"/>
              <w:rPr>
                <w:b/>
                <w:bCs/>
                <w:color w:val="000000"/>
              </w:rPr>
            </w:pPr>
            <w:r w:rsidRPr="00727964">
              <w:rPr>
                <w:b/>
                <w:bCs/>
                <w:color w:val="000000"/>
              </w:rPr>
              <w:t>S5</w:t>
            </w:r>
          </w:p>
        </w:tc>
      </w:tr>
      <w:tr w:rsidR="00462DB5" w14:paraId="417DB23A" w14:textId="77777777" w:rsidTr="00514B2E">
        <w:trPr>
          <w:trHeight w:val="270"/>
        </w:trPr>
        <w:tc>
          <w:tcPr>
            <w:tcW w:w="122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7055D182" w14:textId="77777777" w:rsidR="000840BD" w:rsidRDefault="000840BD" w:rsidP="00462DB5">
            <w:pPr>
              <w:rPr>
                <w:color w:val="000000"/>
              </w:rPr>
            </w:pPr>
          </w:p>
        </w:tc>
        <w:tc>
          <w:tcPr>
            <w:tcW w:w="11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34A29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Beta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0C9F5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SE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608548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60DB9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Beta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941A1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SE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47AC02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9E9F92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Beta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C6B86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SE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5B218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E2852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Beta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BDB752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SE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E7CFB" w14:textId="77777777" w:rsidR="000840BD" w:rsidRDefault="000840BD" w:rsidP="00462DB5">
            <w:pPr>
              <w:rPr>
                <w:i/>
                <w:iCs/>
                <w:color w:val="000000"/>
              </w:rPr>
            </w:pPr>
            <w:r>
              <w:rPr>
                <w:i/>
                <w:iCs/>
                <w:color w:val="000000"/>
              </w:rPr>
              <w:t>P</w:t>
            </w:r>
          </w:p>
        </w:tc>
      </w:tr>
      <w:tr w:rsidR="00462DB5" w14:paraId="6760670A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B3D74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E1519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72.233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3445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5.528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62034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72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4282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21.61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497C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7.723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FE88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92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8CCE7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60.379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97A9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27.650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0769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91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C2CEE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5354.63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96A4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34.45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E521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259</w:t>
            </w:r>
          </w:p>
        </w:tc>
      </w:tr>
      <w:tr w:rsidR="00462DB5" w14:paraId="6DAAC875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DE271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2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C4F3E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516.265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D994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1.227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EAAD0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28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BBBD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895.451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12E00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05.217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8749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11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D596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76.93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AFC1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08.610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16B38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941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16D4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002.12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AEC2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02.41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4365F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70</w:t>
            </w:r>
          </w:p>
        </w:tc>
      </w:tr>
      <w:tr w:rsidR="00462DB5" w14:paraId="527AD651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91EA6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3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79A0B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07.757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87C1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8.01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CEA0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2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BC5F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879.71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5AAD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23.25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87A8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7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B0BD1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30.12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5322D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39.31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BE21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1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CE28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3009.80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1BE10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62.496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5F23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528</w:t>
            </w:r>
          </w:p>
        </w:tc>
      </w:tr>
      <w:tr w:rsidR="00462DB5" w14:paraId="5D0F805F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CB831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4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316A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53.631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79D3C0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5.456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D2B9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75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F0F1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415.47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28BC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7.383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9CBA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73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5B40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721.559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7865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24.222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AB59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26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53BD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359.81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5AD27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39.25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30894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774</w:t>
            </w:r>
          </w:p>
        </w:tc>
      </w:tr>
      <w:tr w:rsidR="00462DB5" w14:paraId="746413A5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CA7F6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5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44DF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08.248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03FD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5.983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E1B0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2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EF7E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67.35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8A95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8.762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3B5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91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205B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95.76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2358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29.75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BE25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93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47183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2420.77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818E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43.32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0D8A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10</w:t>
            </w:r>
          </w:p>
        </w:tc>
      </w:tr>
      <w:tr w:rsidR="00462DB5" w14:paraId="14A9EB9D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29BC0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6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DE38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926.047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D7BA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5.40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E249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F958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2571.96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8CEA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6.277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D091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21C6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5953.031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7A67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21.017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9B29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52DC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4839.31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962B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09.53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BBD36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002</w:t>
            </w:r>
          </w:p>
        </w:tc>
      </w:tr>
      <w:tr w:rsidR="00462DB5" w14:paraId="6A69B02D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0ADAA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7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3457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827.747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1D105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7.130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7D9B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09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37A5E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806.447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4951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24.57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395F97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51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4E677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012.80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A4F6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41.949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6049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7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8B796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3383.63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CA51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66.76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6C3F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78</w:t>
            </w:r>
          </w:p>
        </w:tc>
      </w:tr>
      <w:tr w:rsidR="00462DB5" w14:paraId="44137822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8A46F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8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91A5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92.369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4DB6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6.588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260D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5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A61E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510.45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1A215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20.074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F268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7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6144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420.269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4148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31.939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5204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559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3C6A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3337.32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857D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48.066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DEFB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82</w:t>
            </w:r>
          </w:p>
        </w:tc>
      </w:tr>
      <w:tr w:rsidR="00462DB5" w14:paraId="1BB60008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49308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9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97C3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608.856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F097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3.374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A2E8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20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8FD1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74.52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3213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4.030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E397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21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F2EB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61.88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B0344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20.412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2E6D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98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F2F9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3187.72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140A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24.145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ABC4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500</w:t>
            </w:r>
          </w:p>
        </w:tc>
      </w:tr>
      <w:tr w:rsidR="00462DB5" w14:paraId="053CD849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2BFFA2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0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FAC3B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51.947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22EF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4.66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40DFD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35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85610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977.91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A493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5.678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871BD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2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4F4A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09.98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B99A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24.534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F3028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1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49A8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775.13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8402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34.838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2B4B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708</w:t>
            </w:r>
          </w:p>
        </w:tc>
      </w:tr>
      <w:tr w:rsidR="00462DB5" w14:paraId="1B848EDC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22B49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1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33CE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2.234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C52CC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6.422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3E8F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99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1C622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768.34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EE74F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7.27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B13A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147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FDF6A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1271.89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EBA68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31.184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1592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01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6C0A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3994.96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3AA90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45.26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2647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00</w:t>
            </w:r>
          </w:p>
        </w:tc>
      </w:tr>
      <w:tr w:rsidR="00462DB5" w14:paraId="620E191B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6943CC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2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AB397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619.120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8707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9.903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F391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19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DA8C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045.10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0C57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04.566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3502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38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6A25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629.20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7DAF1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03.057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362B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E0FD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809.413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13A33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692.57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A7B6E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63</w:t>
            </w:r>
          </w:p>
        </w:tc>
      </w:tr>
      <w:tr w:rsidR="00462DB5" w14:paraId="20809FAD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5FB3F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3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482F0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380.204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0365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7.377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1528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3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8550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94.217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369D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22.760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FB3F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8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815A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168.88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3520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36.173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DBBE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37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DF74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604.50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3B29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56.37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6F7E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333</w:t>
            </w:r>
          </w:p>
        </w:tc>
      </w:tr>
      <w:tr w:rsidR="00462DB5" w14:paraId="10FDDFC6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A6C05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4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8EB55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261.684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F078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2.938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FE57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58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2B48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894.44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04CF5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0.784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37287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6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DA62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57.32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BB20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15.102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8C52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91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E1300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8586.47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B7C7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00.39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3B75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068</w:t>
            </w:r>
          </w:p>
        </w:tc>
      </w:tr>
      <w:tr w:rsidR="00462DB5" w14:paraId="6BAFBF92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7E6DDE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5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49CDA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76.892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63E1E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7.349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D3699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7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47ED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864.137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22610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21.572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B239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8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1CB7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3091.68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6C1F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32.63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BC34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20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F242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3470.81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AD03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55.250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1FAC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66</w:t>
            </w:r>
          </w:p>
        </w:tc>
      </w:tr>
      <w:tr w:rsidR="00462DB5" w14:paraId="67FD49A1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55454A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6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500E7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541.183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791E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5.49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B4CD8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266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3E0EA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98.051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C62A7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8.96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7D75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71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EE1D9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3239.18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13D8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25.890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18B6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18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DCCD3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3869.329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07B5C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42.226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D4D50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415</w:t>
            </w:r>
          </w:p>
        </w:tc>
      </w:tr>
      <w:tr w:rsidR="00462DB5" w14:paraId="79445762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E8864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7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35B8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61.643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9B96AD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7.21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020A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99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143D0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2462.13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375A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6.88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5789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044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FE21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5080.26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07C4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25.27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5C319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037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7557C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6614.400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C7318A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47.226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45D84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164</w:t>
            </w:r>
          </w:p>
        </w:tc>
      </w:tr>
      <w:tr w:rsidR="00462DB5" w14:paraId="700A3311" w14:textId="77777777" w:rsidTr="00514B2E">
        <w:trPr>
          <w:trHeight w:val="270"/>
        </w:trPr>
        <w:tc>
          <w:tcPr>
            <w:tcW w:w="12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940EA" w14:textId="77777777" w:rsidR="000840BD" w:rsidRPr="00727964" w:rsidRDefault="000840BD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727964">
              <w:rPr>
                <w:i/>
                <w:iCs/>
                <w:color w:val="000000"/>
                <w:sz w:val="20"/>
                <w:szCs w:val="20"/>
              </w:rPr>
              <w:t>Topic 18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9C23A8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50.365</w:t>
            </w:r>
          </w:p>
        </w:tc>
        <w:tc>
          <w:tcPr>
            <w:tcW w:w="10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0A4E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85.859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3B0C0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07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0865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59.09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FD56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218.68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BE4E2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83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8789B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1084.662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7CF96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2429.191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3A24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55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66AFF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-2164.388</w:t>
            </w:r>
          </w:p>
        </w:tc>
        <w:tc>
          <w:tcPr>
            <w:tcW w:w="1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37841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4743.379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91F15" w14:textId="77777777" w:rsidR="000840BD" w:rsidRPr="00727964" w:rsidRDefault="000840BD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727964">
              <w:rPr>
                <w:color w:val="000000"/>
                <w:sz w:val="20"/>
                <w:szCs w:val="20"/>
              </w:rPr>
              <w:t>0.648</w:t>
            </w:r>
          </w:p>
        </w:tc>
      </w:tr>
    </w:tbl>
    <w:p w14:paraId="0DE7E6F2" w14:textId="525611CE" w:rsidR="000840BD" w:rsidRDefault="000840BD" w:rsidP="000840BD">
      <w:pPr>
        <w:pStyle w:val="BodyText"/>
        <w:spacing w:line="501" w:lineRule="auto"/>
        <w:ind w:right="36"/>
      </w:pPr>
    </w:p>
    <w:p w14:paraId="4AF5E4C7" w14:textId="4D3CA404" w:rsidR="000840BD" w:rsidRDefault="000840BD" w:rsidP="000840BD">
      <w:pPr>
        <w:tabs>
          <w:tab w:val="left" w:pos="4060"/>
        </w:tabs>
        <w:rPr>
          <w:lang w:val="en-US" w:eastAsia="en-US" w:bidi="en-US"/>
        </w:rPr>
      </w:pPr>
      <w:r>
        <w:rPr>
          <w:lang w:val="en-US" w:eastAsia="en-US" w:bidi="en-US"/>
        </w:rPr>
        <w:tab/>
      </w:r>
    </w:p>
    <w:p w14:paraId="2A6D1D8C" w14:textId="37135382" w:rsidR="000840BD" w:rsidRDefault="000840BD" w:rsidP="000840BD">
      <w:pPr>
        <w:tabs>
          <w:tab w:val="left" w:pos="4060"/>
        </w:tabs>
        <w:rPr>
          <w:lang w:val="en-US" w:eastAsia="en-US" w:bidi="en-US"/>
        </w:rPr>
      </w:pPr>
    </w:p>
    <w:tbl>
      <w:tblPr>
        <w:tblpPr w:leftFromText="180" w:rightFromText="180" w:vertAnchor="page" w:horzAnchor="margin" w:tblpY="2084"/>
        <w:tblW w:w="11332" w:type="dxa"/>
        <w:tblLook w:val="04A0" w:firstRow="1" w:lastRow="0" w:firstColumn="1" w:lastColumn="0" w:noHBand="0" w:noVBand="1"/>
      </w:tblPr>
      <w:tblGrid>
        <w:gridCol w:w="1124"/>
        <w:gridCol w:w="1233"/>
        <w:gridCol w:w="1034"/>
        <w:gridCol w:w="1125"/>
        <w:gridCol w:w="1141"/>
        <w:gridCol w:w="1141"/>
        <w:gridCol w:w="1125"/>
        <w:gridCol w:w="1141"/>
        <w:gridCol w:w="1141"/>
        <w:gridCol w:w="1127"/>
      </w:tblGrid>
      <w:tr w:rsidR="00462DB5" w14:paraId="330C3E14" w14:textId="77777777" w:rsidTr="00462DB5">
        <w:trPr>
          <w:trHeight w:val="621"/>
        </w:trPr>
        <w:tc>
          <w:tcPr>
            <w:tcW w:w="112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985398B" w14:textId="77777777" w:rsidR="00462DB5" w:rsidRPr="00462DB5" w:rsidRDefault="00462DB5" w:rsidP="00462DB5">
            <w:pPr>
              <w:jc w:val="center"/>
              <w:rPr>
                <w:b/>
                <w:bCs/>
                <w:color w:val="000000"/>
              </w:rPr>
            </w:pPr>
            <w:r w:rsidRPr="00462DB5">
              <w:rPr>
                <w:b/>
                <w:bCs/>
                <w:color w:val="000000"/>
              </w:rPr>
              <w:lastRenderedPageBreak/>
              <w:t>Trait</w:t>
            </w:r>
          </w:p>
        </w:tc>
        <w:tc>
          <w:tcPr>
            <w:tcW w:w="10208" w:type="dxa"/>
            <w:gridSpan w:val="9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FD6B5A" w14:textId="77777777" w:rsidR="00462DB5" w:rsidRPr="00462DB5" w:rsidRDefault="00462DB5" w:rsidP="00462DB5">
            <w:pPr>
              <w:jc w:val="center"/>
              <w:rPr>
                <w:b/>
                <w:bCs/>
                <w:color w:val="000000"/>
              </w:rPr>
            </w:pPr>
            <w:r w:rsidRPr="00462DB5">
              <w:rPr>
                <w:b/>
                <w:bCs/>
                <w:color w:val="000000"/>
              </w:rPr>
              <w:t>ASD PRS Trenches</w:t>
            </w:r>
          </w:p>
        </w:tc>
      </w:tr>
      <w:tr w:rsidR="00462DB5" w14:paraId="6EE8560F" w14:textId="77777777" w:rsidTr="00462DB5">
        <w:trPr>
          <w:trHeight w:val="284"/>
        </w:trPr>
        <w:tc>
          <w:tcPr>
            <w:tcW w:w="112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77B64BB2" w14:textId="77777777" w:rsidR="00462DB5" w:rsidRPr="00462DB5" w:rsidRDefault="00462DB5" w:rsidP="00462DB5">
            <w:pPr>
              <w:jc w:val="center"/>
              <w:rPr>
                <w:b/>
                <w:bCs/>
                <w:color w:val="000000"/>
              </w:rPr>
            </w:pPr>
          </w:p>
        </w:tc>
        <w:tc>
          <w:tcPr>
            <w:tcW w:w="3392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2E1FA" w14:textId="77777777" w:rsidR="00462DB5" w:rsidRPr="00462DB5" w:rsidRDefault="00462DB5" w:rsidP="00462DB5">
            <w:pPr>
              <w:jc w:val="center"/>
              <w:rPr>
                <w:b/>
                <w:bCs/>
                <w:color w:val="000000"/>
              </w:rPr>
            </w:pPr>
            <w:r w:rsidRPr="00462DB5">
              <w:rPr>
                <w:b/>
                <w:bCs/>
                <w:color w:val="000000"/>
              </w:rPr>
              <w:t>S6</w:t>
            </w:r>
          </w:p>
        </w:tc>
        <w:tc>
          <w:tcPr>
            <w:tcW w:w="3407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40677" w14:textId="77777777" w:rsidR="00462DB5" w:rsidRPr="00462DB5" w:rsidRDefault="00462DB5" w:rsidP="00462DB5">
            <w:pPr>
              <w:jc w:val="center"/>
              <w:rPr>
                <w:b/>
                <w:bCs/>
                <w:color w:val="000000"/>
              </w:rPr>
            </w:pPr>
            <w:r w:rsidRPr="00462DB5">
              <w:rPr>
                <w:b/>
                <w:bCs/>
                <w:color w:val="000000"/>
              </w:rPr>
              <w:t>S7</w:t>
            </w:r>
          </w:p>
        </w:tc>
        <w:tc>
          <w:tcPr>
            <w:tcW w:w="340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8EA7B" w14:textId="77777777" w:rsidR="00462DB5" w:rsidRPr="00462DB5" w:rsidRDefault="00462DB5" w:rsidP="00462DB5">
            <w:pPr>
              <w:jc w:val="center"/>
              <w:rPr>
                <w:b/>
                <w:bCs/>
                <w:color w:val="000000"/>
              </w:rPr>
            </w:pPr>
            <w:r w:rsidRPr="00462DB5">
              <w:rPr>
                <w:b/>
                <w:bCs/>
                <w:color w:val="000000"/>
              </w:rPr>
              <w:t>S8</w:t>
            </w:r>
          </w:p>
        </w:tc>
      </w:tr>
      <w:tr w:rsidR="00462DB5" w14:paraId="1D71BB10" w14:textId="77777777" w:rsidTr="00462DB5">
        <w:trPr>
          <w:trHeight w:val="284"/>
        </w:trPr>
        <w:tc>
          <w:tcPr>
            <w:tcW w:w="112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23A7482" w14:textId="77777777" w:rsidR="00462DB5" w:rsidRPr="00462DB5" w:rsidRDefault="00462DB5" w:rsidP="00462DB5">
            <w:pPr>
              <w:rPr>
                <w:b/>
                <w:bCs/>
                <w:color w:val="000000"/>
              </w:rPr>
            </w:pPr>
          </w:p>
        </w:tc>
        <w:tc>
          <w:tcPr>
            <w:tcW w:w="123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49130" w14:textId="77777777" w:rsidR="00462DB5" w:rsidRPr="00462DB5" w:rsidRDefault="00462DB5" w:rsidP="00462DB5">
            <w:pPr>
              <w:rPr>
                <w:i/>
                <w:iCs/>
                <w:color w:val="000000"/>
              </w:rPr>
            </w:pPr>
            <w:r w:rsidRPr="00462DB5">
              <w:rPr>
                <w:i/>
                <w:iCs/>
                <w:color w:val="000000"/>
              </w:rPr>
              <w:t>Beta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2E935" w14:textId="77777777" w:rsidR="00462DB5" w:rsidRPr="00462DB5" w:rsidRDefault="00462DB5" w:rsidP="00462DB5">
            <w:pPr>
              <w:rPr>
                <w:i/>
                <w:iCs/>
                <w:color w:val="000000"/>
              </w:rPr>
            </w:pPr>
            <w:r w:rsidRPr="00462DB5">
              <w:rPr>
                <w:i/>
                <w:iCs/>
                <w:color w:val="000000"/>
              </w:rPr>
              <w:t>SE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095904" w14:textId="77777777" w:rsidR="00462DB5" w:rsidRPr="00462DB5" w:rsidRDefault="00462DB5" w:rsidP="00462DB5">
            <w:pPr>
              <w:rPr>
                <w:i/>
                <w:iCs/>
                <w:color w:val="000000"/>
              </w:rPr>
            </w:pPr>
            <w:r w:rsidRPr="00462DB5">
              <w:rPr>
                <w:i/>
                <w:iCs/>
                <w:color w:val="000000"/>
              </w:rPr>
              <w:t>P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8C239" w14:textId="77777777" w:rsidR="00462DB5" w:rsidRPr="00462DB5" w:rsidRDefault="00462DB5" w:rsidP="00462DB5">
            <w:pPr>
              <w:rPr>
                <w:i/>
                <w:iCs/>
                <w:color w:val="000000"/>
              </w:rPr>
            </w:pPr>
            <w:r w:rsidRPr="00462DB5">
              <w:rPr>
                <w:i/>
                <w:iCs/>
                <w:color w:val="000000"/>
              </w:rPr>
              <w:t>Beta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FE165" w14:textId="77777777" w:rsidR="00462DB5" w:rsidRPr="00462DB5" w:rsidRDefault="00462DB5" w:rsidP="00462DB5">
            <w:pPr>
              <w:rPr>
                <w:i/>
                <w:iCs/>
                <w:color w:val="000000"/>
              </w:rPr>
            </w:pPr>
            <w:r w:rsidRPr="00462DB5">
              <w:rPr>
                <w:i/>
                <w:iCs/>
                <w:color w:val="000000"/>
              </w:rPr>
              <w:t>SE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6AD9E" w14:textId="77777777" w:rsidR="00462DB5" w:rsidRPr="00462DB5" w:rsidRDefault="00462DB5" w:rsidP="00462DB5">
            <w:pPr>
              <w:rPr>
                <w:i/>
                <w:iCs/>
                <w:color w:val="000000"/>
              </w:rPr>
            </w:pPr>
            <w:r w:rsidRPr="00462DB5">
              <w:rPr>
                <w:i/>
                <w:iCs/>
                <w:color w:val="000000"/>
              </w:rPr>
              <w:t>P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F5CA4" w14:textId="77777777" w:rsidR="00462DB5" w:rsidRPr="00462DB5" w:rsidRDefault="00462DB5" w:rsidP="00462DB5">
            <w:pPr>
              <w:rPr>
                <w:i/>
                <w:iCs/>
                <w:color w:val="000000"/>
              </w:rPr>
            </w:pPr>
            <w:r w:rsidRPr="00462DB5">
              <w:rPr>
                <w:i/>
                <w:iCs/>
                <w:color w:val="000000"/>
              </w:rPr>
              <w:t>Beta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B1DC0B" w14:textId="77777777" w:rsidR="00462DB5" w:rsidRPr="00462DB5" w:rsidRDefault="00462DB5" w:rsidP="00462DB5">
            <w:pPr>
              <w:rPr>
                <w:i/>
                <w:iCs/>
                <w:color w:val="000000"/>
              </w:rPr>
            </w:pPr>
            <w:r w:rsidRPr="00462DB5">
              <w:rPr>
                <w:i/>
                <w:iCs/>
                <w:color w:val="000000"/>
              </w:rPr>
              <w:t>SE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34B05" w14:textId="77777777" w:rsidR="00462DB5" w:rsidRPr="00462DB5" w:rsidRDefault="00462DB5" w:rsidP="00462DB5">
            <w:pPr>
              <w:rPr>
                <w:i/>
                <w:iCs/>
                <w:color w:val="000000"/>
              </w:rPr>
            </w:pPr>
            <w:r w:rsidRPr="00462DB5">
              <w:rPr>
                <w:i/>
                <w:iCs/>
                <w:color w:val="000000"/>
              </w:rPr>
              <w:t>P</w:t>
            </w:r>
          </w:p>
        </w:tc>
      </w:tr>
      <w:tr w:rsidR="00462DB5" w14:paraId="6EAB920C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209CA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DE4DF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616.098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61F6C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88.84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57919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94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3AC7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8908.612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D33A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66.80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2FAB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52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88F3AF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8908.612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932B3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66.803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AEAB9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52</w:t>
            </w:r>
          </w:p>
        </w:tc>
      </w:tr>
      <w:tr w:rsidR="00462DB5" w14:paraId="2B8C2680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EC434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2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89E3D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7072.68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5BC7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15.63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BFE8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40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FED5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866.43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F0DED9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849.292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2062C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5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3899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866.43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179B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849.292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7F70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51</w:t>
            </w:r>
          </w:p>
        </w:tc>
      </w:tr>
      <w:tr w:rsidR="00462DB5" w14:paraId="476B5C32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ADD25E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3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C402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1797.71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525F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631.85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EEC88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835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0B62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0043.452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96D8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40.954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ADE8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05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8CE9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0043.452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3B65DC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40.954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F4FF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05</w:t>
            </w:r>
          </w:p>
        </w:tc>
      </w:tr>
      <w:tr w:rsidR="00462DB5" w14:paraId="37AAF592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CBD1B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4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AFB7E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824.27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020D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87.318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9C4C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924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AF083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1642.09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B24D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60.47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0ED2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43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36A89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1642.09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F78C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60.475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88FA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437</w:t>
            </w:r>
          </w:p>
        </w:tc>
      </w:tr>
      <w:tr w:rsidR="00462DB5" w14:paraId="7029C357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BB2F7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5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2D7EC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29.585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66CD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96.28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6A634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99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049B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3259.75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94CB9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84.274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11B1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82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A136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3259.75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8526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84.274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D30E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828</w:t>
            </w:r>
          </w:p>
        </w:tc>
      </w:tr>
      <w:tr w:rsidR="00462DB5" w14:paraId="335E637E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37CE14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6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974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23831.07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D599C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50.878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36ED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001EA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26259.61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A4998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74.760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3887F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080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8348C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26259.61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C4B27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74.760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FFE76F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080</w:t>
            </w:r>
          </w:p>
        </w:tc>
      </w:tr>
      <w:tr w:rsidR="00462DB5" w14:paraId="305512A6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BAE44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7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94A3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404.406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0B57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640.832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5F34E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96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D80A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21910.06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C338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30.946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1546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14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FBA2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21910.06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F52FA1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30.946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1033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146</w:t>
            </w:r>
          </w:p>
        </w:tc>
      </w:tr>
      <w:tr w:rsidR="00462DB5" w14:paraId="5B905D94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93096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8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9D2D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7775.528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B697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99.89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9B36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36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440A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23380.88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D1E08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67.17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0419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119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0F28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23380.88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5197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67.173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F67D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119</w:t>
            </w:r>
          </w:p>
        </w:tc>
      </w:tr>
      <w:tr w:rsidR="00462DB5" w14:paraId="3398CBC8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62DDDE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9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6651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2285.89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0FC39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45.646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8DA8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15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03E28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8464.48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72AF1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04.552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D749B9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21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426CF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8464.48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19C8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04.552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FC6C1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216</w:t>
            </w:r>
          </w:p>
        </w:tc>
      </w:tr>
      <w:tr w:rsidR="00462DB5" w14:paraId="492CC871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E8031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0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884B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1103.284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A6FFD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79.744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B1EC3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89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0DA3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6761.16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06C1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53.346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BE73D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65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F94C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6761.16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BE98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53.346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2A4884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651</w:t>
            </w:r>
          </w:p>
        </w:tc>
      </w:tr>
      <w:tr w:rsidR="00462DB5" w14:paraId="42E326FB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284BF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1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B6A3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4473.570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720E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601.31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695C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60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D25A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22476.810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92A4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64.250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83771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134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83CCB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22476.810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52043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64.250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797DF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134</w:t>
            </w:r>
          </w:p>
        </w:tc>
      </w:tr>
      <w:tr w:rsidR="00462DB5" w14:paraId="689A74F1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B3D62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2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E960C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6112.541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EFBB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497.988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6C500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472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742F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9016.880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09B1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815.78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B1613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4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AE1B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9016.880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32F83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815.785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80BD3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43</w:t>
            </w:r>
          </w:p>
        </w:tc>
      </w:tr>
      <w:tr w:rsidR="00462DB5" w14:paraId="4A24DBE6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532D9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3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C548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2744.836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35A2C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624.86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6F42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750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1F994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9580.92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40791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30.22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1FE1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24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C60B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9580.92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7091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30.229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74DBE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24</w:t>
            </w:r>
          </w:p>
        </w:tc>
      </w:tr>
      <w:tr w:rsidR="00462DB5" w14:paraId="0F8973C3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4DC20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4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4D7BBC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7820.554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0B96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07.46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5C10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03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AA86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22493.04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C00C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860.87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6A3A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13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194A3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22493.041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00FE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860.877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FC15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131</w:t>
            </w:r>
          </w:p>
        </w:tc>
      </w:tr>
      <w:tr w:rsidR="00462DB5" w14:paraId="7BC7C341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AC00E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5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6A61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6263.427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F75E3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615.70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8A46A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46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54F8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4930.33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9E11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25.106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CF56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74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FB6FB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4930.33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B877F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25.106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5A003C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743</w:t>
            </w:r>
          </w:p>
        </w:tc>
      </w:tr>
      <w:tr w:rsidR="00462DB5" w14:paraId="4DB9631D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A7D10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6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CB0B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2369.588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5525F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97.10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5EF5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78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7B9481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206.05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CDFD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87.53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355A6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989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9C3C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206.05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7A61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87.535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BBE8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989</w:t>
            </w:r>
          </w:p>
        </w:tc>
      </w:tr>
      <w:tr w:rsidR="00462DB5" w14:paraId="00873B13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C252D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7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B20C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3244.903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5BF6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616.49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7B7F2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70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8996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5410.359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2201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20.38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709F9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719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65EA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5410.359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A64FE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5020.389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137D2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719</w:t>
            </w:r>
          </w:p>
        </w:tc>
      </w:tr>
      <w:tr w:rsidR="00462DB5" w14:paraId="12D1E5BB" w14:textId="77777777" w:rsidTr="00462DB5">
        <w:trPr>
          <w:trHeight w:val="284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1FBD3" w14:textId="77777777" w:rsidR="00462DB5" w:rsidRPr="00462DB5" w:rsidRDefault="00462DB5" w:rsidP="00462DB5">
            <w:pPr>
              <w:rPr>
                <w:i/>
                <w:iCs/>
                <w:color w:val="000000"/>
                <w:sz w:val="20"/>
                <w:szCs w:val="20"/>
              </w:rPr>
            </w:pPr>
            <w:r w:rsidRPr="00462DB5">
              <w:rPr>
                <w:i/>
                <w:iCs/>
                <w:color w:val="000000"/>
                <w:sz w:val="20"/>
                <w:szCs w:val="20"/>
              </w:rPr>
              <w:t>Topic 18</w:t>
            </w:r>
          </w:p>
        </w:tc>
        <w:tc>
          <w:tcPr>
            <w:tcW w:w="123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56C924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-2217.438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F0FD8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595.37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BF99ED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79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0E56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351.23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EC6A45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79.74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B59D1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77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58C597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8351.23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0EEDA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14979.743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7CF20" w14:textId="77777777" w:rsidR="00462DB5" w:rsidRPr="00462DB5" w:rsidRDefault="00462DB5" w:rsidP="00462DB5">
            <w:pPr>
              <w:jc w:val="right"/>
              <w:rPr>
                <w:color w:val="000000"/>
                <w:sz w:val="20"/>
                <w:szCs w:val="20"/>
              </w:rPr>
            </w:pPr>
            <w:r w:rsidRPr="00462DB5">
              <w:rPr>
                <w:color w:val="000000"/>
                <w:sz w:val="20"/>
                <w:szCs w:val="20"/>
              </w:rPr>
              <w:t>0.577</w:t>
            </w:r>
          </w:p>
        </w:tc>
      </w:tr>
    </w:tbl>
    <w:p w14:paraId="7B777F49" w14:textId="6ABD5F21" w:rsidR="000840BD" w:rsidRPr="000840BD" w:rsidRDefault="00462DB5" w:rsidP="000840BD">
      <w:pPr>
        <w:tabs>
          <w:tab w:val="left" w:pos="4060"/>
        </w:tabs>
        <w:rPr>
          <w:lang w:val="en-US" w:eastAsia="en-US" w:bidi="en-US"/>
        </w:rPr>
      </w:pPr>
      <w:r>
        <w:rPr>
          <w:b/>
        </w:rPr>
        <w:t xml:space="preserve"> Table </w:t>
      </w:r>
      <w:r w:rsidR="00514B2E">
        <w:rPr>
          <w:b/>
        </w:rPr>
        <w:t>2</w:t>
      </w:r>
      <w:r>
        <w:rPr>
          <w:b/>
        </w:rPr>
        <w:t xml:space="preserve">. </w:t>
      </w:r>
      <w:r>
        <w:t>(</w:t>
      </w:r>
      <w:r w:rsidRPr="00462DB5">
        <w:rPr>
          <w:i/>
          <w:iCs/>
        </w:rPr>
        <w:t>Cont.</w:t>
      </w:r>
      <w:r>
        <w:t>)</w:t>
      </w:r>
    </w:p>
    <w:sectPr w:rsidR="000840BD" w:rsidRPr="000840BD" w:rsidSect="00047D91">
      <w:pgSz w:w="16840" w:h="11900" w:orient="landscape"/>
      <w:pgMar w:top="1440" w:right="1440" w:bottom="1440" w:left="1440" w:header="70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BBE376" w16cex:dateUtc="2021-08-09T07:25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2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6A35"/>
    <w:rsid w:val="00002932"/>
    <w:rsid w:val="00046A35"/>
    <w:rsid w:val="00047D91"/>
    <w:rsid w:val="00082F12"/>
    <w:rsid w:val="000840BD"/>
    <w:rsid w:val="000A56F5"/>
    <w:rsid w:val="000D6552"/>
    <w:rsid w:val="000F7904"/>
    <w:rsid w:val="00196EB9"/>
    <w:rsid w:val="002240B0"/>
    <w:rsid w:val="00327C8B"/>
    <w:rsid w:val="00416AB2"/>
    <w:rsid w:val="0042072F"/>
    <w:rsid w:val="00462DB5"/>
    <w:rsid w:val="00477A37"/>
    <w:rsid w:val="00496DD0"/>
    <w:rsid w:val="00514B2E"/>
    <w:rsid w:val="00522EF0"/>
    <w:rsid w:val="005612F3"/>
    <w:rsid w:val="005C35F6"/>
    <w:rsid w:val="005F0754"/>
    <w:rsid w:val="006A3D67"/>
    <w:rsid w:val="00727964"/>
    <w:rsid w:val="00752440"/>
    <w:rsid w:val="007C09E9"/>
    <w:rsid w:val="008B1642"/>
    <w:rsid w:val="00976A2D"/>
    <w:rsid w:val="0098040C"/>
    <w:rsid w:val="00A31E97"/>
    <w:rsid w:val="00A47030"/>
    <w:rsid w:val="00B32515"/>
    <w:rsid w:val="00B402D9"/>
    <w:rsid w:val="00D32609"/>
    <w:rsid w:val="00E437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C67881"/>
  <w15:chartTrackingRefBased/>
  <w15:docId w15:val="{C9D07DEF-35AA-7542-A386-E2F096231A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AU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8040C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046A35"/>
    <w:pPr>
      <w:widowControl w:val="0"/>
      <w:autoSpaceDE w:val="0"/>
      <w:autoSpaceDN w:val="0"/>
    </w:pPr>
    <w:rPr>
      <w:lang w:val="en-US" w:eastAsia="en-US" w:bidi="en-US"/>
    </w:rPr>
  </w:style>
  <w:style w:type="character" w:customStyle="1" w:styleId="BodyTextChar">
    <w:name w:val="Body Text Char"/>
    <w:basedOn w:val="DefaultParagraphFont"/>
    <w:link w:val="BodyText"/>
    <w:uiPriority w:val="1"/>
    <w:rsid w:val="00046A35"/>
    <w:rPr>
      <w:rFonts w:ascii="Times New Roman" w:eastAsia="Times New Roman" w:hAnsi="Times New Roman" w:cs="Times New Roman"/>
      <w:lang w:val="en-US" w:eastAsia="en-US" w:bidi="en-US"/>
    </w:rPr>
  </w:style>
  <w:style w:type="paragraph" w:styleId="NormalWeb">
    <w:name w:val="Normal (Web)"/>
    <w:basedOn w:val="Normal"/>
    <w:uiPriority w:val="99"/>
    <w:semiHidden/>
    <w:unhideWhenUsed/>
    <w:rsid w:val="007C09E9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uiPriority w:val="99"/>
    <w:semiHidden/>
    <w:unhideWhenUsed/>
    <w:rsid w:val="00E437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372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372A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37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372A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4372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372A"/>
    <w:rPr>
      <w:rFonts w:ascii="Times New Roman" w:eastAsia="Times New Roman" w:hAnsi="Times New Roman" w:cs="Times New Roman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6A3D67"/>
    <w:pPr>
      <w:tabs>
        <w:tab w:val="left" w:pos="260"/>
      </w:tabs>
      <w:spacing w:after="240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715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7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7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35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41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38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93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0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30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02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9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15" Type="http://schemas.microsoft.com/office/2018/08/relationships/commentsExtensible" Target="commentsExtensi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9</Pages>
  <Words>2266</Words>
  <Characters>12918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uis Klein</dc:creator>
  <cp:keywords/>
  <dc:description/>
  <cp:lastModifiedBy>Daniel Lin</cp:lastModifiedBy>
  <cp:revision>5</cp:revision>
  <dcterms:created xsi:type="dcterms:W3CDTF">2021-08-10T00:52:00Z</dcterms:created>
  <dcterms:modified xsi:type="dcterms:W3CDTF">2021-08-14T0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JVOMDJS3"/&gt;&lt;style id="http://www.zotero.org/styles/translational-psychiatry" hasBibliography="1" bibliographyStyleHasBeenSet="1"/&gt;&lt;prefs&gt;&lt;pref name="fieldType" value="Field"/&gt;&lt;/prefs&gt;&lt;/data&gt;</vt:lpwstr>
  </property>
</Properties>
</file>